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r w:rsidR="00D9339A" w:rsidRPr="005F4F26">
        <w:rPr>
          <w:rFonts w:eastAsia="楷体"/>
        </w:rPr>
        <w:t>励</w:t>
      </w:r>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板由于其复杂的应力状态以及应力集中的影</w:t>
      </w:r>
      <w:r w:rsidR="00997A54">
        <w:rPr>
          <w:rFonts w:hint="eastAsia"/>
          <w:sz w:val="18"/>
        </w:rPr>
        <w:t>响，再加上复合材料本身各向异性的性质，会产生各种复杂的失效模式</w:t>
      </w:r>
      <w:r w:rsidR="00EF51DA">
        <w:rPr>
          <w:rFonts w:hint="eastAsia"/>
          <w:sz w:val="18"/>
        </w:rPr>
        <w:t>，从而导致了</w:t>
      </w:r>
      <w:r w:rsidR="00475905">
        <w:rPr>
          <w:rFonts w:hint="eastAsia"/>
          <w:sz w:val="18"/>
        </w:rPr>
        <w:t>对于大开孔层合板的损伤预测十分困难</w:t>
      </w:r>
      <w:r w:rsidR="00FD09F6" w:rsidRPr="00FD09F6">
        <w:rPr>
          <w:rFonts w:hint="eastAsia"/>
          <w:sz w:val="18"/>
        </w:rPr>
        <w:t>。</w:t>
      </w:r>
      <w:r w:rsidR="006505B0">
        <w:rPr>
          <w:rFonts w:hint="eastAsia"/>
          <w:sz w:val="18"/>
        </w:rPr>
        <w:t>本文使用渐进损伤模型对多种铺层和多种孔径的大开孔复合材料层合板</w:t>
      </w:r>
      <w:r w:rsidR="009E108B">
        <w:rPr>
          <w:rFonts w:hint="eastAsia"/>
          <w:sz w:val="18"/>
        </w:rPr>
        <w:t>在拉伸载荷下的损伤</w:t>
      </w:r>
      <w:r w:rsidR="006505B0">
        <w:rPr>
          <w:rFonts w:hint="eastAsia"/>
          <w:sz w:val="18"/>
        </w:rPr>
        <w:t>进行了数值模拟</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w:t>
      </w:r>
      <w:r w:rsidR="00475905">
        <w:rPr>
          <w:rFonts w:hint="eastAsia"/>
          <w:sz w:val="18"/>
        </w:rPr>
        <w:t>并</w:t>
      </w:r>
      <w:r w:rsidR="00992C07" w:rsidRPr="00992C07">
        <w:rPr>
          <w:rFonts w:hint="eastAsia"/>
          <w:sz w:val="18"/>
        </w:rPr>
        <w:t>使用连续损伤模型对</w:t>
      </w:r>
      <w:r w:rsidR="00716E95">
        <w:rPr>
          <w:rFonts w:hint="eastAsia"/>
          <w:sz w:val="18"/>
        </w:rPr>
        <w:t>已经损伤</w:t>
      </w:r>
      <w:r w:rsidR="00E35588">
        <w:rPr>
          <w:rFonts w:hint="eastAsia"/>
          <w:sz w:val="18"/>
        </w:rPr>
        <w:t>的层合板进行渐近破坏过程模拟，</w:t>
      </w:r>
      <w:r w:rsidR="00FC6855">
        <w:rPr>
          <w:rFonts w:hint="eastAsia"/>
          <w:sz w:val="18"/>
        </w:rPr>
        <w:t>同时引入剪切非线性</w:t>
      </w:r>
      <w:r w:rsidR="00D24055" w:rsidRPr="00992C07">
        <w:rPr>
          <w:rFonts w:hint="eastAsia"/>
          <w:sz w:val="18"/>
        </w:rPr>
        <w:t>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w:t>
      </w:r>
      <w:r w:rsidR="009E108B">
        <w:rPr>
          <w:rFonts w:hint="eastAsia"/>
          <w:sz w:val="18"/>
        </w:rPr>
        <w:t>计算出了大开孔复合材料层合板的极限载荷，模拟了</w:t>
      </w:r>
      <w:r w:rsidR="009E108B" w:rsidRPr="009E108B">
        <w:rPr>
          <w:rFonts w:hint="eastAsia"/>
          <w:sz w:val="18"/>
        </w:rPr>
        <w:t>层合板</w:t>
      </w:r>
      <w:r w:rsidR="009E108B">
        <w:rPr>
          <w:rFonts w:hint="eastAsia"/>
          <w:sz w:val="18"/>
        </w:rPr>
        <w:t>从出现初始失效到彻底失效的全过程</w:t>
      </w:r>
      <w:r w:rsidR="00992C07" w:rsidRPr="00992C07">
        <w:rPr>
          <w:rFonts w:hint="eastAsia"/>
          <w:sz w:val="18"/>
        </w:rPr>
        <w:t>。将</w:t>
      </w:r>
      <w:r w:rsidR="006F52BF">
        <w:rPr>
          <w:rFonts w:hint="eastAsia"/>
          <w:sz w:val="18"/>
        </w:rPr>
        <w:t>计算结果和实验结果进行对比，最终可以得到层合板</w:t>
      </w:r>
      <w:r w:rsidR="00992C07" w:rsidRPr="00992C07">
        <w:rPr>
          <w:rFonts w:hint="eastAsia"/>
          <w:sz w:val="18"/>
        </w:rPr>
        <w:t>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347648">
        <w:fldChar w:fldCharType="begin"/>
      </w:r>
      <w:r w:rsidRPr="00347648">
        <w:instrText xml:space="preserve"> ADDIN EN.CITE &lt;EndNote&gt;&lt;Cite&gt;&lt;Author&gt;</w:instrText>
      </w:r>
      <w:r w:rsidRPr="00347648">
        <w:instrText>沈观林</w:instrText>
      </w:r>
      <w:r w:rsidRPr="00347648">
        <w:instrText>&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w:instrText>
      </w:r>
      <w:r w:rsidRPr="00347648">
        <w:instrText>沈观林</w:instrText>
      </w:r>
      <w:r w:rsidRPr="00347648">
        <w:instrText>&lt;/author&gt;&lt;author&gt;</w:instrText>
      </w:r>
      <w:r w:rsidRPr="00347648">
        <w:instrText>胡更开</w:instrText>
      </w:r>
      <w:r w:rsidRPr="00347648">
        <w:instrText>&lt;/author&gt;&lt;author&gt;</w:instrText>
      </w:r>
      <w:r w:rsidRPr="00347648">
        <w:instrText>刘彬</w:instrText>
      </w:r>
      <w:r w:rsidRPr="00347648">
        <w:instrText>&lt;/author&gt;&lt;/authors&gt;&lt;/contributors&gt;&lt;titles&gt;&lt;title&gt;</w:instrText>
      </w:r>
      <w:r w:rsidRPr="00347648">
        <w:instrText>复合材料力学</w:instrText>
      </w:r>
      <w:r w:rsidRPr="00347648">
        <w:instrText>.</w:instrText>
      </w:r>
      <w:r w:rsidRPr="00347648">
        <w:instrText>第</w:instrText>
      </w:r>
      <w:r w:rsidRPr="00347648">
        <w:instrText>2</w:instrText>
      </w:r>
      <w:r w:rsidRPr="00347648">
        <w:instrText>版</w:instrText>
      </w:r>
      <w:r w:rsidRPr="00347648">
        <w:instrText>&lt;/title&gt;&lt;/titles&gt;&lt;dates&gt;&lt;year&gt;2013&lt;/year&gt;&lt;/dates&gt;&lt;publisher&gt;</w:instrText>
      </w:r>
      <w:r w:rsidRPr="00347648">
        <w:instrText>清华大学出版社</w:instrText>
      </w:r>
      <w:r w:rsidRPr="00347648">
        <w:instrText>&lt;/publisher&gt;&lt;urls&gt;&lt;/urls&gt;&lt;/record&gt;&lt;/Cite&gt;&lt;/EndNote&gt;</w:instrText>
      </w:r>
      <w:r w:rsidRPr="00347648">
        <w:fldChar w:fldCharType="separate"/>
      </w:r>
      <w:r w:rsidRPr="00347648">
        <w:rPr>
          <w:noProof/>
          <w:vertAlign w:val="superscript"/>
        </w:rPr>
        <w:t>[1]</w:t>
      </w:r>
      <w:r w:rsidRPr="00347648">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含孔的复合材料层合板在工程中也有比较广泛的应用，比如层合板连接处的</w:t>
      </w:r>
      <w:r w:rsidR="00517E33" w:rsidRPr="00247FB2">
        <w:rPr>
          <w:rFonts w:hint="eastAsia"/>
        </w:rPr>
        <w:t>螺栓孔</w:t>
      </w:r>
      <w:r w:rsidR="00517E33">
        <w:rPr>
          <w:rFonts w:hint="eastAsia"/>
        </w:rPr>
        <w:t>以及</w:t>
      </w:r>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1" w:name="OLE_LINK56"/>
      <w:bookmarkStart w:id="2"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r w:rsidR="00D14947" w:rsidRPr="00247FB2">
        <w:rPr>
          <w:rFonts w:ascii="宋体" w:hAnsi="宋体" w:cs="宋体" w:hint="eastAsia"/>
        </w:rPr>
        <w:t>由于</w:t>
      </w:r>
      <w:r w:rsidR="00D14947">
        <w:rPr>
          <w:rFonts w:ascii="宋体" w:hAnsi="宋体" w:cs="宋体" w:hint="eastAsia"/>
        </w:rPr>
        <w:t>孔边的</w:t>
      </w:r>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孔复合材料层合板的损伤起始状态以及极限载荷，</w:t>
      </w:r>
      <w:r w:rsidR="00D14947">
        <w:rPr>
          <w:rFonts w:ascii="宋体" w:hAnsi="宋体" w:cs="宋体" w:hint="eastAsia"/>
        </w:rPr>
        <w:t>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347648">
        <w:fldChar w:fldCharType="begin"/>
      </w:r>
      <w:r w:rsidR="00D14947" w:rsidRPr="00347648">
        <w:instrText xml:space="preserve"> ADDIN EN.CITE &lt;EndNote&gt;&lt;Cite&gt;&lt;Author&gt;</w:instrText>
      </w:r>
      <w:r w:rsidR="00D14947" w:rsidRPr="00347648">
        <w:instrText>鲁云</w:instrText>
      </w:r>
      <w:r w:rsidR="00D14947" w:rsidRPr="00347648">
        <w:instrText>&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w:instrText>
      </w:r>
      <w:r w:rsidR="00D14947" w:rsidRPr="00347648">
        <w:instrText>鲁云</w:instrText>
      </w:r>
      <w:r w:rsidR="00D14947" w:rsidRPr="00347648">
        <w:instrText>&lt;/style&gt;&lt;/author&gt;&lt;/authors&gt;&lt;/contributors&gt;&lt;titles&gt;&lt;title&gt;&lt;style face="normal" font="default" charset="134" size="100%"&gt;</w:instrText>
      </w:r>
      <w:r w:rsidR="00D14947" w:rsidRPr="00347648">
        <w:instrText>先进复合材料</w:instrText>
      </w:r>
      <w:r w:rsidR="00D14947" w:rsidRPr="00347648">
        <w:instrText>&lt;/style&gt;&lt;/title&gt;&lt;/titles&gt;&lt;dates&gt;&lt;year&gt;2004&lt;/year&gt;&lt;/dates&gt;&lt;publisher&gt;&lt;style face="normal" font="default" charset="134" size="100%"&gt;</w:instrText>
      </w:r>
      <w:r w:rsidR="00D14947" w:rsidRPr="00347648">
        <w:instrText>机械工业出版社</w:instrText>
      </w:r>
      <w:r w:rsidR="00D14947" w:rsidRPr="00347648">
        <w:instrText>&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347648">
        <w:fldChar w:fldCharType="separate"/>
      </w:r>
      <w:r w:rsidR="00736D26" w:rsidRPr="00347648">
        <w:rPr>
          <w:noProof/>
          <w:vertAlign w:val="superscript"/>
        </w:rPr>
        <w:t>[2, 3</w:t>
      </w:r>
      <w:r w:rsidR="00D14947" w:rsidRPr="00347648">
        <w:rPr>
          <w:noProof/>
          <w:vertAlign w:val="superscript"/>
        </w:rPr>
        <w:t>]</w:t>
      </w:r>
      <w:r w:rsidR="00D14947" w:rsidRPr="00347648">
        <w:fldChar w:fldCharType="end"/>
      </w:r>
      <w:r w:rsidR="00D14947" w:rsidRPr="00247FB2">
        <w:rPr>
          <w:rFonts w:ascii="宋体" w:hAnsi="宋体" w:cs="宋体" w:hint="eastAsia"/>
        </w:rPr>
        <w:t>。</w:t>
      </w:r>
      <w:bookmarkEnd w:id="1"/>
      <w:bookmarkEnd w:id="2"/>
    </w:p>
    <w:p w:rsidR="00E03A4E" w:rsidRDefault="00C20925" w:rsidP="003D5BFF">
      <w:pPr>
        <w:ind w:firstLine="480"/>
      </w:pPr>
      <w:bookmarkStart w:id="3"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proofErr w:type="spellStart"/>
      <w:r w:rsidR="00E03A4E" w:rsidRPr="00247FB2">
        <w:rPr>
          <w:rFonts w:hint="eastAsia"/>
        </w:rPr>
        <w:t>Nuismer</w:t>
      </w:r>
      <w:proofErr w:type="spellEnd"/>
      <w:r w:rsidR="00E03A4E" w:rsidRPr="00347648">
        <w:rPr>
          <w:rFonts w:eastAsiaTheme="minorEastAsia"/>
        </w:rPr>
        <w:fldChar w:fldCharType="begin"/>
      </w:r>
      <w:r w:rsidR="00E03A4E" w:rsidRPr="00347648">
        <w:rPr>
          <w:rFonts w:eastAsiaTheme="minorEastAsia"/>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347648">
        <w:rPr>
          <w:rFonts w:eastAsiaTheme="minorEastAsia"/>
        </w:rPr>
        <w:fldChar w:fldCharType="separate"/>
      </w:r>
      <w:r w:rsidR="0065538A" w:rsidRPr="00347648">
        <w:rPr>
          <w:rFonts w:eastAsiaTheme="minorEastAsia"/>
          <w:noProof/>
          <w:vertAlign w:val="superscript"/>
        </w:rPr>
        <w:t>[4</w:t>
      </w:r>
      <w:r w:rsidR="00E03A4E" w:rsidRPr="00347648">
        <w:rPr>
          <w:rFonts w:eastAsiaTheme="minorEastAsia"/>
          <w:noProof/>
          <w:vertAlign w:val="superscript"/>
        </w:rPr>
        <w:t>]</w:t>
      </w:r>
      <w:r w:rsidR="00E03A4E" w:rsidRPr="00347648">
        <w:rPr>
          <w:rFonts w:eastAsiaTheme="minorEastAsia"/>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材料层合板这种应力状态比较复杂的结构往往不能适用</w:t>
      </w:r>
      <w:r>
        <w:rPr>
          <w:rFonts w:hint="eastAsia"/>
        </w:rPr>
        <w:t>。另一方面，这</w:t>
      </w:r>
      <w:r w:rsidRPr="00247FB2">
        <w:rPr>
          <w:rFonts w:hint="eastAsia"/>
        </w:rPr>
        <w:t>种方法的局限性还在于它们都</w:t>
      </w:r>
      <w:r w:rsidRPr="00247FB2">
        <w:rPr>
          <w:rFonts w:hint="eastAsia"/>
        </w:rPr>
        <w:lastRenderedPageBreak/>
        <w:t>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4" w:name="OLE_LINK35"/>
      <w:bookmarkStart w:id="5" w:name="OLE_LINK36"/>
      <w:bookmarkStart w:id="6"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4"/>
      <w:bookmarkEnd w:id="5"/>
      <w:bookmarkEnd w:id="6"/>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2F56D7">
        <w:fldChar w:fldCharType="begin"/>
      </w:r>
      <w:r w:rsidR="00E03A4E" w:rsidRPr="002F56D7">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2F56D7">
        <w:fldChar w:fldCharType="separate"/>
      </w:r>
      <w:r w:rsidR="002F56D7">
        <w:rPr>
          <w:noProof/>
          <w:vertAlign w:val="superscript"/>
        </w:rPr>
        <w:t>[5</w:t>
      </w:r>
      <w:r w:rsidR="00E03A4E" w:rsidRPr="002F56D7">
        <w:rPr>
          <w:noProof/>
          <w:vertAlign w:val="superscript"/>
        </w:rPr>
        <w:t>]</w:t>
      </w:r>
      <w:r w:rsidR="00E03A4E" w:rsidRPr="002F56D7">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CB35E5">
        <w:fldChar w:fldCharType="begin"/>
      </w:r>
      <w:r w:rsidR="00E03A4E" w:rsidRPr="00CB35E5">
        <w:rPr>
          <w:rFonts w:hint="eastAsia"/>
        </w:rPr>
        <w:instrText xml:space="preserve"> ADDIN EN.CITE &lt;EndNote&gt;&lt;Cite&gt;&lt;Author&gt;</w:instrText>
      </w:r>
      <w:r w:rsidR="00E03A4E" w:rsidRPr="00CB35E5">
        <w:rPr>
          <w:rFonts w:hint="eastAsia"/>
        </w:rPr>
        <w:instrText>黄争鸣</w:instrText>
      </w:r>
      <w:r w:rsidR="00E03A4E" w:rsidRPr="00CB35E5">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CB35E5">
        <w:rPr>
          <w:rFonts w:hint="eastAsia"/>
        </w:rPr>
        <w:instrText>黄争鸣</w:instrText>
      </w:r>
      <w:r w:rsidR="00E03A4E" w:rsidRPr="00CB35E5">
        <w:rPr>
          <w:rFonts w:hint="eastAsia"/>
        </w:rPr>
        <w:instrText>&lt;/author&gt;&lt;author&gt;</w:instrText>
      </w:r>
      <w:r w:rsidR="00E03A4E" w:rsidRPr="00CB35E5">
        <w:rPr>
          <w:rFonts w:hint="eastAsia"/>
        </w:rPr>
        <w:instrText>张华山</w:instrText>
      </w:r>
      <w:r w:rsidR="00E03A4E" w:rsidRPr="00CB35E5">
        <w:rPr>
          <w:rFonts w:hint="eastAsia"/>
        </w:rPr>
        <w:instrText>&lt;/author&gt;&lt;/authors&gt;&lt;/contributors&gt;&lt;titles&gt;&lt;title&gt;</w:instrText>
      </w:r>
      <w:r w:rsidR="00E03A4E" w:rsidRPr="00CB35E5">
        <w:rPr>
          <w:rFonts w:hint="eastAsia"/>
        </w:rPr>
        <w:instrText>纤维增强复合材料强度理论的研究现状与发展趋势——</w:instrText>
      </w:r>
      <w:r w:rsidR="00E03A4E" w:rsidRPr="00CB35E5">
        <w:rPr>
          <w:rFonts w:hint="eastAsia"/>
        </w:rPr>
        <w:instrText>&amp;quot;</w:instrText>
      </w:r>
      <w:r w:rsidR="00E03A4E" w:rsidRPr="00CB35E5">
        <w:rPr>
          <w:rFonts w:hint="eastAsia"/>
        </w:rPr>
        <w:instrText>破坏分析奥运会</w:instrText>
      </w:r>
      <w:r w:rsidR="00E03A4E" w:rsidRPr="00CB35E5">
        <w:rPr>
          <w:rFonts w:hint="eastAsia"/>
        </w:rPr>
        <w:instrText>&amp;quot;</w:instrText>
      </w:r>
      <w:r w:rsidR="00E03A4E" w:rsidRPr="00CB35E5">
        <w:rPr>
          <w:rFonts w:hint="eastAsia"/>
        </w:rPr>
        <w:instrText>评估综述</w:instrText>
      </w:r>
      <w:r w:rsidR="00E03A4E" w:rsidRPr="00CB35E5">
        <w:rPr>
          <w:rFonts w:hint="eastAsia"/>
        </w:rPr>
        <w:instrText>&lt;/title&gt;&lt;secondary-title&gt;</w:instrText>
      </w:r>
      <w:r w:rsidR="00E03A4E" w:rsidRPr="00CB35E5">
        <w:rPr>
          <w:rFonts w:hint="eastAsia"/>
        </w:rPr>
        <w:instrText>力学进展</w:instrText>
      </w:r>
      <w:r w:rsidR="00E03A4E" w:rsidRPr="00CB35E5">
        <w:rPr>
          <w:rFonts w:hint="eastAsia"/>
        </w:rPr>
        <w:instrText>&lt;/secondary-title&gt;&lt;/titles&gt;&lt;periodical&gt;&lt;full-title&gt;</w:instrText>
      </w:r>
      <w:r w:rsidR="00E03A4E" w:rsidRPr="00CB35E5">
        <w:rPr>
          <w:rFonts w:hint="eastAsia"/>
        </w:rPr>
        <w:instrText>力学进展</w:instrText>
      </w:r>
      <w:r w:rsidR="00E03A4E" w:rsidRPr="00CB35E5">
        <w:rPr>
          <w:rFonts w:hint="eastAsia"/>
        </w:rPr>
        <w:instrText>&lt;/full-title&gt;&lt;/periodical&gt;&lt;pages&gt;80-98&lt;/pages&gt;&lt;volume&gt;37&lt;/volume&gt;&lt;number&gt;1&lt;/number&gt;&lt;dates&gt;&lt;year&gt;2007&lt;/year&gt;&lt;/dates&gt;&lt;urls&gt;&lt;/urls&gt;&lt;/record&gt;&lt;/Cite&gt;&lt;/EndNote&gt;</w:instrText>
      </w:r>
      <w:r w:rsidR="00E03A4E" w:rsidRPr="00CB35E5">
        <w:fldChar w:fldCharType="separate"/>
      </w:r>
      <w:r w:rsidR="00CB35E5">
        <w:rPr>
          <w:noProof/>
          <w:vertAlign w:val="superscript"/>
        </w:rPr>
        <w:t>[6</w:t>
      </w:r>
      <w:r w:rsidR="00E03A4E" w:rsidRPr="00CB35E5">
        <w:rPr>
          <w:noProof/>
          <w:vertAlign w:val="superscript"/>
        </w:rPr>
        <w:t>]</w:t>
      </w:r>
      <w:r w:rsidR="00E03A4E" w:rsidRPr="00CB35E5">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EA2AD9">
        <w:fldChar w:fldCharType="begin"/>
      </w:r>
      <w:r w:rsidR="00E03A4E" w:rsidRPr="00EA2AD9">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EA2AD9">
        <w:fldChar w:fldCharType="separate"/>
      </w:r>
      <w:r w:rsidR="00EA2AD9" w:rsidRPr="00EA2AD9">
        <w:rPr>
          <w:noProof/>
          <w:vertAlign w:val="superscript"/>
        </w:rPr>
        <w:t>[7</w:t>
      </w:r>
      <w:r w:rsidR="00E03A4E" w:rsidRPr="00EA2AD9">
        <w:rPr>
          <w:noProof/>
          <w:vertAlign w:val="superscript"/>
        </w:rPr>
        <w:t>]</w:t>
      </w:r>
      <w:r w:rsidR="00E03A4E" w:rsidRPr="00EA2AD9">
        <w:fldChar w:fldCharType="end"/>
      </w:r>
      <w:r w:rsidR="00E03A4E" w:rsidRPr="00247FB2">
        <w:rPr>
          <w:rFonts w:hint="eastAsia"/>
        </w:rPr>
        <w:t>，</w:t>
      </w:r>
      <w:r w:rsidR="00E03A4E" w:rsidRPr="00247FB2">
        <w:t>Hashin-</w:t>
      </w:r>
      <w:proofErr w:type="spellStart"/>
      <w:r w:rsidR="00E03A4E" w:rsidRPr="00247FB2">
        <w:t>Rotem</w:t>
      </w:r>
      <w:proofErr w:type="spellEnd"/>
      <w:r w:rsidR="00E03A4E" w:rsidRPr="00247FB2">
        <w:rPr>
          <w:rFonts w:hint="eastAsia"/>
        </w:rPr>
        <w:t>准</w:t>
      </w:r>
      <w:r w:rsidR="00E03A4E" w:rsidRPr="000E722B">
        <w:rPr>
          <w:rFonts w:hint="eastAsia"/>
        </w:rPr>
        <w:t>则</w:t>
      </w:r>
      <w:r w:rsidR="00E03A4E" w:rsidRPr="000E722B">
        <w:fldChar w:fldCharType="begin"/>
      </w:r>
      <w:r w:rsidR="00E03A4E" w:rsidRPr="000E722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0E722B">
        <w:fldChar w:fldCharType="separate"/>
      </w:r>
      <w:r w:rsidR="00EA2AD9" w:rsidRPr="000E722B">
        <w:rPr>
          <w:noProof/>
          <w:vertAlign w:val="superscript"/>
        </w:rPr>
        <w:t>[8</w:t>
      </w:r>
      <w:r w:rsidR="00E03A4E" w:rsidRPr="000E722B">
        <w:rPr>
          <w:noProof/>
          <w:vertAlign w:val="superscript"/>
        </w:rPr>
        <w:t>]</w:t>
      </w:r>
      <w:r w:rsidR="00E03A4E" w:rsidRPr="000E722B">
        <w:fldChar w:fldCharType="end"/>
      </w:r>
      <w:r w:rsidR="00E03A4E" w:rsidRPr="000E722B">
        <w:rPr>
          <w:rFonts w:hint="eastAsia"/>
        </w:rPr>
        <w:t>以及</w:t>
      </w:r>
      <w:r w:rsidR="00E03A4E" w:rsidRPr="000E722B">
        <w:rPr>
          <w:rFonts w:hint="eastAsia"/>
        </w:rPr>
        <w:t>puck</w:t>
      </w:r>
      <w:r w:rsidR="00E03A4E" w:rsidRPr="000E722B">
        <w:rPr>
          <w:rFonts w:hint="eastAsia"/>
        </w:rPr>
        <w:t>准则</w:t>
      </w:r>
      <w:r w:rsidR="00E03A4E" w:rsidRPr="000E722B">
        <w:fldChar w:fldCharType="begin"/>
      </w:r>
      <w:r w:rsidR="00E03A4E" w:rsidRPr="000E722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0E722B">
        <w:fldChar w:fldCharType="separate"/>
      </w:r>
      <w:r w:rsidR="00EA2AD9" w:rsidRPr="000E722B">
        <w:rPr>
          <w:noProof/>
          <w:vertAlign w:val="superscript"/>
        </w:rPr>
        <w:t>[9</w:t>
      </w:r>
      <w:r w:rsidR="00E03A4E" w:rsidRPr="000E722B">
        <w:rPr>
          <w:noProof/>
          <w:vertAlign w:val="superscript"/>
        </w:rPr>
        <w:t>]</w:t>
      </w:r>
      <w:r w:rsidR="00E03A4E" w:rsidRPr="000E722B">
        <w:fldChar w:fldCharType="end"/>
      </w:r>
      <w:r w:rsidR="00E03A4E" w:rsidRPr="000E722B">
        <w:rPr>
          <w:rFonts w:hint="eastAsia"/>
        </w:rPr>
        <w:t>等</w:t>
      </w:r>
      <w:r w:rsidR="00E03A4E" w:rsidRPr="00247FB2">
        <w:rPr>
          <w:rFonts w:hint="eastAsia"/>
        </w:rPr>
        <w:t>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rsidRPr="00EC1BD2">
        <w:fldChar w:fldCharType="begin"/>
      </w:r>
      <w:r w:rsidR="00E03A4E" w:rsidRPr="00EC1BD2">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sidRPr="00EC1BD2">
        <w:rPr>
          <w:rFonts w:hint="eastAsia"/>
        </w:rPr>
        <w:instrText>COMPOSITE DAMAGE MODELS, FAILURE CRITERIA AND ANALYSIS IN DYNAMIC RESPONSE&lt;/title&gt;&lt;secondary-title&gt;</w:instrText>
      </w:r>
      <w:r w:rsidR="00E03A4E" w:rsidRPr="00EC1BD2">
        <w:rPr>
          <w:rFonts w:hint="eastAsia"/>
        </w:rPr>
        <w:instrText>牙体牙髓牙周病学杂志</w:instrText>
      </w:r>
      <w:r w:rsidR="00E03A4E" w:rsidRPr="00EC1BD2">
        <w:rPr>
          <w:rFonts w:hint="eastAsia"/>
        </w:rPr>
        <w:instrText>&lt;/secondary-title&gt;&lt;/titles&gt;&lt;periodical&gt;&lt;full-title&gt;</w:instrText>
      </w:r>
      <w:r w:rsidR="00E03A4E" w:rsidRPr="00EC1BD2">
        <w:rPr>
          <w:rFonts w:hint="eastAsia"/>
        </w:rPr>
        <w:instrText>牙体牙髓牙周病学杂志</w:instrText>
      </w:r>
      <w:r w:rsidR="00E03A4E" w:rsidRPr="00EC1BD2">
        <w:rPr>
          <w:rFonts w:hint="eastAsia"/>
        </w:rPr>
        <w:instrText>&lt;/full-title&gt;&lt;/periodical&gt;&lt;pages&gt;275-276&lt;/pages&gt;&lt;number&gt;4&lt;/number&gt;&lt;dates&gt;&lt;year&gt;1998&lt;/</w:instrText>
      </w:r>
      <w:r w:rsidR="00E03A4E" w:rsidRPr="00EC1BD2">
        <w:instrText>year&gt;&lt;/dates&gt;&lt;urls&gt;&lt;/urls&gt;&lt;/record&gt;&lt;/Cite&gt;&lt;/EndNote&gt;</w:instrText>
      </w:r>
      <w:r w:rsidR="00E03A4E" w:rsidRPr="00EC1BD2">
        <w:fldChar w:fldCharType="separate"/>
      </w:r>
      <w:r w:rsidR="00A11F90">
        <w:rPr>
          <w:noProof/>
          <w:vertAlign w:val="superscript"/>
        </w:rPr>
        <w:t>[10</w:t>
      </w:r>
      <w:r w:rsidR="00E03A4E" w:rsidRPr="00EC1BD2">
        <w:rPr>
          <w:noProof/>
          <w:vertAlign w:val="superscript"/>
        </w:rPr>
        <w:t>]</w:t>
      </w:r>
      <w:r w:rsidR="00E03A4E" w:rsidRPr="00EC1BD2">
        <w:fldChar w:fldCharType="end"/>
      </w:r>
      <w:r w:rsidR="00E03A4E" w:rsidRPr="00EC1BD2">
        <w:rPr>
          <w:rFonts w:hint="eastAsia"/>
        </w:rPr>
        <w:t>以及连续损伤力学</w:t>
      </w:r>
      <w:r w:rsidR="00E03A4E" w:rsidRPr="00EC1BD2">
        <w:fldChar w:fldCharType="begin"/>
      </w:r>
      <w:r w:rsidR="00E03A4E" w:rsidRPr="00EC1BD2">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EC1BD2">
        <w:fldChar w:fldCharType="separate"/>
      </w:r>
      <w:r w:rsidR="008433B4">
        <w:rPr>
          <w:noProof/>
          <w:vertAlign w:val="superscript"/>
        </w:rPr>
        <w:t>[11</w:t>
      </w:r>
      <w:r w:rsidR="00E03A4E" w:rsidRPr="00EC1BD2">
        <w:rPr>
          <w:noProof/>
          <w:vertAlign w:val="superscript"/>
        </w:rPr>
        <w:t>]</w:t>
      </w:r>
      <w:r w:rsidR="00E03A4E" w:rsidRPr="00EC1BD2">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r w:rsidR="00E03A4E" w:rsidRPr="00247FB2">
        <w:rPr>
          <w:rFonts w:hint="eastAsia"/>
        </w:rPr>
        <w:t>对层合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r w:rsidR="00E03A4E" w:rsidRPr="00247FB2">
        <w:rPr>
          <w:rFonts w:hint="eastAsia"/>
        </w:rPr>
        <w:t>当层合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AF1D8B">
        <w:fldChar w:fldCharType="begin"/>
      </w:r>
      <w:r w:rsidR="00E03A4E" w:rsidRPr="00AF1D8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AF1D8B">
        <w:fldChar w:fldCharType="separate"/>
      </w:r>
      <w:r w:rsidR="00AF1D8B">
        <w:rPr>
          <w:noProof/>
          <w:vertAlign w:val="superscript"/>
        </w:rPr>
        <w:t>[12</w:t>
      </w:r>
      <w:r w:rsidR="00E03A4E" w:rsidRPr="00AF1D8B">
        <w:rPr>
          <w:noProof/>
          <w:vertAlign w:val="superscript"/>
        </w:rPr>
        <w:t>]</w:t>
      </w:r>
      <w:r w:rsidR="00E03A4E" w:rsidRPr="00AF1D8B">
        <w:fldChar w:fldCharType="end"/>
      </w:r>
      <w:r w:rsidR="00E03A4E" w:rsidRPr="00247FB2">
        <w:rPr>
          <w:rFonts w:hint="eastAsia"/>
        </w:rPr>
        <w:t>。</w:t>
      </w:r>
      <w:proofErr w:type="spellStart"/>
      <w:r w:rsidR="00E03A4E" w:rsidRPr="00E03A4E">
        <w:rPr>
          <w:rFonts w:ascii="Times-Roman" w:hAnsi="Times-Roman" w:cs="Times-Roman"/>
          <w:kern w:val="0"/>
        </w:rPr>
        <w:t>Camanho</w:t>
      </w:r>
      <w:proofErr w:type="spellEnd"/>
      <w:r w:rsidR="00E03A4E" w:rsidRPr="001162F4">
        <w:rPr>
          <w:rFonts w:ascii="Times-Roman" w:hAnsi="Times-Roman" w:cs="Times-Roman"/>
          <w:kern w:val="0"/>
        </w:rPr>
        <w:fldChar w:fldCharType="begin"/>
      </w:r>
      <w:r w:rsidR="00E03A4E" w:rsidRPr="001162F4">
        <w:rPr>
          <w:rFonts w:ascii="Times-Roman"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1162F4">
        <w:rPr>
          <w:rFonts w:ascii="Times-Roman" w:hAnsi="Times-Roman" w:cs="Times-Roman"/>
          <w:kern w:val="0"/>
        </w:rPr>
        <w:fldChar w:fldCharType="separate"/>
      </w:r>
      <w:r w:rsidR="001162F4">
        <w:rPr>
          <w:rFonts w:ascii="Times-Roman" w:hAnsi="Times-Roman" w:cs="Times-Roman"/>
          <w:noProof/>
          <w:kern w:val="0"/>
          <w:vertAlign w:val="superscript"/>
        </w:rPr>
        <w:t>[13</w:t>
      </w:r>
      <w:r w:rsidR="00E03A4E" w:rsidRPr="001162F4">
        <w:rPr>
          <w:rFonts w:ascii="Times-Roman" w:hAnsi="Times-Roman" w:cs="Times-Roman"/>
          <w:noProof/>
          <w:kern w:val="0"/>
          <w:vertAlign w:val="superscript"/>
        </w:rPr>
        <w:t>]</w:t>
      </w:r>
      <w:r w:rsidR="00E03A4E" w:rsidRPr="001162F4">
        <w:rPr>
          <w:rFonts w:ascii="Times-Roman" w:hAnsi="Times-Roman" w:cs="Times-Roman"/>
          <w:kern w:val="0"/>
        </w:rPr>
        <w:fldChar w:fldCharType="end"/>
      </w:r>
      <w:r w:rsidR="00E03A4E" w:rsidRPr="00E03A4E">
        <w:rPr>
          <w:rFonts w:ascii="Times-Roman" w:hAnsi="Times-Roman" w:cs="Times-Roman" w:hint="eastAsia"/>
          <w:kern w:val="0"/>
        </w:rPr>
        <w:t>等</w:t>
      </w:r>
      <w:r w:rsidR="00E03A4E" w:rsidRPr="00247FB2">
        <w:rPr>
          <w:rFonts w:ascii="宋体" w:hAnsi="宋体" w:cs="宋体" w:hint="eastAsia"/>
        </w:rPr>
        <w:t>认为当层合板的纤维失效扩展到其边界上时，此层合板彻底失效。本文沿用这种判断方式来判定层合板最终的整体失效。</w:t>
      </w:r>
      <w:bookmarkStart w:id="7" w:name="OLE_LINK6"/>
      <w:bookmarkStart w:id="8" w:name="OLE_LINK7"/>
      <w:bookmarkStart w:id="9"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7"/>
    <w:bookmarkEnd w:id="8"/>
    <w:bookmarkEnd w:id="9"/>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板这种应力状态</w:t>
      </w:r>
      <w:r w:rsidR="00E03A4E" w:rsidRPr="00247FB2">
        <w:rPr>
          <w:rFonts w:hint="eastAsia"/>
        </w:rPr>
        <w:t>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3"/>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proofErr w:type="spellStart"/>
      <w:r w:rsidRPr="00540B17">
        <w:rPr>
          <w:kern w:val="0"/>
        </w:rPr>
        <w:t>Krajcinovic</w:t>
      </w:r>
      <w:proofErr w:type="spellEnd"/>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00B227CF">
        <w:rPr>
          <w:noProof/>
          <w:kern w:val="0"/>
          <w:vertAlign w:val="superscript"/>
        </w:rPr>
        <w:t>[11</w:t>
      </w:r>
      <w:r w:rsidRPr="00540B17">
        <w:rPr>
          <w:noProof/>
          <w:kern w:val="0"/>
          <w:vertAlign w:val="superscript"/>
        </w:rPr>
        <w:t>]</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sidRPr="00710993">
        <w:rPr>
          <w:noProof/>
        </w:rPr>
        <w:fldChar w:fldCharType="begin"/>
      </w:r>
      <w:r w:rsidRPr="00710993">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Pr="00710993">
        <w:rPr>
          <w:noProof/>
        </w:rPr>
        <w:fldChar w:fldCharType="separate"/>
      </w:r>
      <w:r w:rsidR="007E3DF3">
        <w:rPr>
          <w:noProof/>
          <w:vertAlign w:val="superscript"/>
        </w:rPr>
        <w:t>[1</w:t>
      </w:r>
      <w:r w:rsidRPr="00710993">
        <w:rPr>
          <w:noProof/>
          <w:vertAlign w:val="superscript"/>
        </w:rPr>
        <w:t>4]</w:t>
      </w:r>
      <w:r w:rsidRPr="00710993">
        <w:rPr>
          <w:noProof/>
        </w:rPr>
        <w:fldChar w:fldCharType="end"/>
      </w:r>
      <w:r w:rsidRPr="00540B17">
        <w:rPr>
          <w:kern w:val="0"/>
        </w:rPr>
        <w:t>以及其他学者</w:t>
      </w:r>
      <w:r w:rsidRPr="00256036">
        <w:rPr>
          <w:kern w:val="0"/>
        </w:rPr>
        <w:fldChar w:fldCharType="begin"/>
      </w:r>
      <w:r w:rsidRPr="00256036">
        <w:rPr>
          <w:kern w:val="0"/>
        </w:rPr>
        <w:instrText xml:space="preserve"> ADDIN EN.CITE </w:instrText>
      </w:r>
      <w:r w:rsidRPr="00256036">
        <w:rPr>
          <w:kern w:val="0"/>
        </w:rPr>
        <w:fldChar w:fldCharType="begin"/>
      </w:r>
      <w:r w:rsidRPr="00256036">
        <w:rPr>
          <w:kern w:val="0"/>
        </w:rPr>
        <w:instrText xml:space="preserve"> ADDIN EN.CITE.DATA </w:instrText>
      </w:r>
      <w:r w:rsidRPr="00256036">
        <w:rPr>
          <w:kern w:val="0"/>
        </w:rPr>
        <w:fldChar w:fldCharType="end"/>
      </w:r>
      <w:r w:rsidRPr="00256036">
        <w:rPr>
          <w:kern w:val="0"/>
        </w:rPr>
        <w:fldChar w:fldCharType="separate"/>
      </w:r>
      <w:r w:rsidR="00256036">
        <w:rPr>
          <w:noProof/>
          <w:kern w:val="0"/>
          <w:vertAlign w:val="superscript"/>
        </w:rPr>
        <w:t>[15-16</w:t>
      </w:r>
      <w:r w:rsidRPr="00256036">
        <w:rPr>
          <w:noProof/>
          <w:kern w:val="0"/>
          <w:vertAlign w:val="superscript"/>
        </w:rPr>
        <w:t>]</w:t>
      </w:r>
      <w:r w:rsidRPr="00256036">
        <w:rPr>
          <w:kern w:val="0"/>
        </w:rPr>
        <w:fldChar w:fldCharType="end"/>
      </w:r>
      <w:r w:rsidRPr="00540B17">
        <w:rPr>
          <w:kern w:val="0"/>
        </w:rPr>
        <w:t>比较早</w:t>
      </w:r>
      <w:r w:rsidRPr="00540B17">
        <w:rPr>
          <w:rFonts w:hint="eastAsia"/>
          <w:kern w:val="0"/>
        </w:rPr>
        <w:t>地</w:t>
      </w:r>
      <w:r w:rsidRPr="00540B17">
        <w:rPr>
          <w:kern w:val="0"/>
        </w:rPr>
        <w:t>将这一模型应用在了复合材料层合板</w:t>
      </w:r>
      <w:r w:rsidRPr="004A1F23">
        <w:rPr>
          <w:kern w:val="0"/>
        </w:rPr>
        <w:t>上</w:t>
      </w:r>
      <w:r w:rsidRPr="004A1F23">
        <w:rPr>
          <w:rFonts w:hint="eastAsia"/>
          <w:kern w:val="0"/>
        </w:rPr>
        <w:t>。</w:t>
      </w:r>
      <w:proofErr w:type="spellStart"/>
      <w:r w:rsidRPr="004A1F23">
        <w:rPr>
          <w:kern w:val="0"/>
        </w:rPr>
        <w:t>Maimí</w:t>
      </w:r>
      <w:proofErr w:type="spellEnd"/>
      <w:r w:rsidRPr="004A1F23">
        <w:rPr>
          <w:kern w:val="0"/>
        </w:rPr>
        <w:fldChar w:fldCharType="begin"/>
      </w:r>
      <w:r w:rsidRPr="004A1F23">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4A1F23">
        <w:rPr>
          <w:kern w:val="0"/>
        </w:rPr>
        <w:fldChar w:fldCharType="separate"/>
      </w:r>
      <w:r w:rsidR="00756901" w:rsidRPr="004A1F23">
        <w:rPr>
          <w:noProof/>
          <w:kern w:val="0"/>
          <w:vertAlign w:val="superscript"/>
        </w:rPr>
        <w:t>[17</w:t>
      </w:r>
      <w:r w:rsidRPr="004A1F23">
        <w:rPr>
          <w:noProof/>
          <w:kern w:val="0"/>
          <w:vertAlign w:val="superscript"/>
        </w:rPr>
        <w:t>]</w:t>
      </w:r>
      <w:r w:rsidRPr="004A1F23">
        <w:rPr>
          <w:kern w:val="0"/>
        </w:rPr>
        <w:fldChar w:fldCharType="end"/>
      </w:r>
      <w:r w:rsidRPr="004A1F23">
        <w:rPr>
          <w:kern w:val="0"/>
        </w:rPr>
        <w:t>等人使用连续损伤模型预测了复合材料层内失效的起始和演化以及结构的最终破坏</w:t>
      </w:r>
      <w:r w:rsidRPr="004A1F23">
        <w:rPr>
          <w:rFonts w:hint="eastAsia"/>
          <w:kern w:val="0"/>
        </w:rPr>
        <w:t>，</w:t>
      </w:r>
      <w:proofErr w:type="spellStart"/>
      <w:r w:rsidRPr="004A1F23">
        <w:rPr>
          <w:kern w:val="0"/>
        </w:rPr>
        <w:t>Lapczyk</w:t>
      </w:r>
      <w:proofErr w:type="spellEnd"/>
      <w:r w:rsidRPr="004A1F23">
        <w:rPr>
          <w:kern w:val="0"/>
        </w:rPr>
        <w:fldChar w:fldCharType="begin"/>
      </w:r>
      <w:r w:rsidRPr="004A1F23">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4A1F23">
        <w:rPr>
          <w:kern w:val="0"/>
        </w:rPr>
        <w:fldChar w:fldCharType="separate"/>
      </w:r>
      <w:r w:rsidR="00756901" w:rsidRPr="004A1F23">
        <w:rPr>
          <w:noProof/>
          <w:kern w:val="0"/>
          <w:vertAlign w:val="superscript"/>
        </w:rPr>
        <w:t>[18</w:t>
      </w:r>
      <w:r w:rsidRPr="004A1F23">
        <w:rPr>
          <w:noProof/>
          <w:kern w:val="0"/>
          <w:vertAlign w:val="superscript"/>
        </w:rPr>
        <w:t>]</w:t>
      </w:r>
      <w:r w:rsidRPr="004A1F23">
        <w:rPr>
          <w:kern w:val="0"/>
        </w:rPr>
        <w:fldChar w:fldCharType="end"/>
      </w:r>
      <w:r w:rsidRPr="004A1F23">
        <w:rPr>
          <w:kern w:val="0"/>
        </w:rPr>
        <w:t>等人使用</w:t>
      </w:r>
      <w:r w:rsidRPr="004A1F23">
        <w:rPr>
          <w:kern w:val="0"/>
        </w:rPr>
        <w:t>Hashin</w:t>
      </w:r>
      <w:r w:rsidRPr="004A1F23">
        <w:rPr>
          <w:kern w:val="0"/>
        </w:rPr>
        <w:t>准则和连续损伤模型预测了纤维增强复合材料的失效和后失效行为</w:t>
      </w:r>
      <w:r w:rsidRPr="004A1F23">
        <w:rPr>
          <w:rFonts w:hint="eastAsia"/>
          <w:kern w:val="0"/>
        </w:rPr>
        <w:t>，计算出了材料的弹脆性断裂行为，并给出了含小孔的纤维金属复合材料层合板的极限载荷和失效模式。</w:t>
      </w:r>
      <w:r w:rsidRPr="004A1F23">
        <w:rPr>
          <w:rFonts w:hint="eastAsia"/>
          <w:kern w:val="0"/>
        </w:rPr>
        <w:t>Lee</w:t>
      </w:r>
      <w:r w:rsidRPr="004A1F23">
        <w:rPr>
          <w:rFonts w:hint="eastAsia"/>
          <w:kern w:val="0"/>
        </w:rPr>
        <w:t>和</w:t>
      </w:r>
      <w:r w:rsidRPr="004A1F23">
        <w:rPr>
          <w:rFonts w:hint="eastAsia"/>
          <w:kern w:val="0"/>
        </w:rPr>
        <w:t>Kim</w:t>
      </w:r>
      <w:r w:rsidRPr="004A1F23">
        <w:rPr>
          <w:kern w:val="0"/>
        </w:rPr>
        <w:fldChar w:fldCharType="begin"/>
      </w:r>
      <w:r w:rsidRPr="004A1F23">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4A1F23">
        <w:rPr>
          <w:kern w:val="0"/>
        </w:rPr>
        <w:fldChar w:fldCharType="separate"/>
      </w:r>
      <w:r w:rsidR="00756901" w:rsidRPr="004A1F23">
        <w:rPr>
          <w:noProof/>
          <w:kern w:val="0"/>
          <w:vertAlign w:val="superscript"/>
        </w:rPr>
        <w:t>[19</w:t>
      </w:r>
      <w:r w:rsidRPr="004A1F23">
        <w:rPr>
          <w:noProof/>
          <w:kern w:val="0"/>
          <w:vertAlign w:val="superscript"/>
        </w:rPr>
        <w:t>]</w:t>
      </w:r>
      <w:r w:rsidRPr="004A1F23">
        <w:rPr>
          <w:kern w:val="0"/>
        </w:rPr>
        <w:fldChar w:fldCharType="end"/>
      </w:r>
      <w:r w:rsidRPr="004A1F23">
        <w:rPr>
          <w:kern w:val="0"/>
        </w:rPr>
        <w:t>等人</w:t>
      </w:r>
      <w:r w:rsidRPr="00540B17">
        <w:rPr>
          <w:kern w:val="0"/>
        </w:rPr>
        <w:t>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t xml:space="preserve">1  </w:t>
      </w:r>
      <w:r w:rsidR="00E12F76">
        <w:rPr>
          <w:rFonts w:eastAsia="黑体"/>
          <w:b/>
          <w:sz w:val="24"/>
        </w:rPr>
        <w:t>渐进破坏分析模型</w:t>
      </w:r>
    </w:p>
    <w:p w:rsidR="00773362" w:rsidRPr="005F4F26" w:rsidRDefault="00773362" w:rsidP="00CF10C0">
      <w:r w:rsidRPr="005F4F26">
        <w:rPr>
          <w:rFonts w:eastAsia="黑体"/>
          <w:b/>
        </w:rPr>
        <w:lastRenderedPageBreak/>
        <w:t>1.1</w:t>
      </w:r>
      <w:r w:rsidR="00E64C81">
        <w:rPr>
          <w:rFonts w:eastAsia="黑体"/>
          <w:b/>
        </w:rPr>
        <w:t>失效准则</w:t>
      </w:r>
    </w:p>
    <w:p w:rsidR="00806DF8" w:rsidRDefault="00A73B17" w:rsidP="00EE08CD">
      <w:pPr>
        <w:ind w:firstLine="420"/>
      </w:pPr>
      <w:r w:rsidRPr="00247FB2">
        <w:rPr>
          <w:rFonts w:hint="eastAsia"/>
        </w:rPr>
        <w:t>复合材料</w:t>
      </w:r>
      <w:bookmarkStart w:id="10" w:name="OLE_LINK46"/>
      <w:bookmarkStart w:id="11" w:name="OLE_LINK55"/>
      <w:r w:rsidRPr="00247FB2">
        <w:rPr>
          <w:rFonts w:hint="eastAsia"/>
        </w:rPr>
        <w:t>的强度准则</w:t>
      </w:r>
      <w:r w:rsidR="0092797E">
        <w:rPr>
          <w:rFonts w:hint="eastAsia"/>
        </w:rPr>
        <w:t>是</w:t>
      </w:r>
      <w:bookmarkEnd w:id="10"/>
      <w:bookmarkEnd w:id="11"/>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w:t>
      </w:r>
      <w:proofErr w:type="spellStart"/>
      <w:r w:rsidR="00984716" w:rsidRPr="00247FB2">
        <w:rPr>
          <w:rFonts w:hint="eastAsia"/>
        </w:rPr>
        <w:t>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0D1927"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 w:name="OLE_LINK62"/>
                            <w:bookmarkStart w:id="13" w:name="OLE_LINK63"/>
                            <w:bookmarkStart w:id="14"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
                            <w:bookmarkEnd w:id="13"/>
                            <w:bookmarkEnd w:id="14"/>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0D1927"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0D1927" w:rsidP="00D60DF5">
            <w:pPr>
              <w:jc w:val="left"/>
            </w:pPr>
            <m:oMathPara>
              <m:oMath>
                <m:sSup>
                  <m:sSupPr>
                    <m:ctrlPr>
                      <w:rPr>
                        <w:rFonts w:ascii="Cambria Math" w:hAnsi="Cambria Math"/>
                        <w:i/>
                      </w:rPr>
                    </m:ctrlPr>
                  </m:sSupPr>
                  <m:e>
                    <w:bookmarkStart w:id="15" w:name="OLE_LINK68"/>
                    <w:bookmarkStart w:id="16"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5"/>
                    <w:bookmarkEnd w:id="16"/>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0D1927"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7" w:name="OLE_LINK312"/>
      <w:bookmarkStart w:id="18" w:name="OLE_LINK313"/>
      <w:bookmarkStart w:id="19" w:name="OLE_LINK314"/>
      <w:r w:rsidRPr="00247FB2">
        <w:rPr>
          <w:rFonts w:hint="eastAsia"/>
        </w:rPr>
        <w:t>单层板在纤维方向上的拉伸（压缩）</w:t>
      </w:r>
      <w:bookmarkStart w:id="20" w:name="OLE_LINK97"/>
      <w:r w:rsidRPr="00247FB2">
        <w:rPr>
          <w:rFonts w:hint="eastAsia"/>
        </w:rPr>
        <w:t>强</w:t>
      </w:r>
      <w:bookmarkEnd w:id="20"/>
      <w:r w:rsidRPr="00247FB2">
        <w:rPr>
          <w:rFonts w:hint="eastAsia"/>
        </w:rPr>
        <w:t>度</w:t>
      </w:r>
      <w:bookmarkEnd w:id="17"/>
      <w:bookmarkEnd w:id="18"/>
      <w:bookmarkEnd w:id="19"/>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1" w:name="OLE_LINK177"/>
      <w:bookmarkStart w:id="22" w:name="OLE_LINK178"/>
      <w:bookmarkStart w:id="23"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4" w:name="OLE_LINK180"/>
          <w:bookmarkStart w:id="25" w:name="OLE_LINK181"/>
          <w:bookmarkStart w:id="26" w:name="OLE_LINK182"/>
          <w:bookmarkEnd w:id="21"/>
          <w:bookmarkEnd w:id="22"/>
          <w:bookmarkEnd w:id="23"/>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4"/>
      <w:bookmarkEnd w:id="25"/>
      <w:bookmarkEnd w:id="26"/>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7" w:name="OLE_LINK39"/>
      <w:bookmarkStart w:id="28"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7"/>
      <w:bookmarkEnd w:id="28"/>
      <w:r w:rsidR="00EF5841" w:rsidRPr="00247FB2">
        <w:rPr>
          <w:rFonts w:hint="eastAsia"/>
          <w:color w:val="000000" w:themeColor="text1"/>
        </w:rPr>
        <w:t>，</w:t>
      </w:r>
      <w:bookmarkStart w:id="29" w:name="OLE_LINK51"/>
      <w:bookmarkStart w:id="30"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29"/>
      <w:bookmarkEnd w:id="30"/>
      <w:r w:rsidR="00EF5841" w:rsidRPr="00247FB2">
        <w:rPr>
          <w:rFonts w:hint="eastAsia"/>
          <w:color w:val="000000" w:themeColor="text1"/>
        </w:rPr>
        <w:t>和</w:t>
      </w:r>
      <w:bookmarkStart w:id="31" w:name="OLE_LINK105"/>
      <w:bookmarkStart w:id="32"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1"/>
      <w:bookmarkEnd w:id="32"/>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过程，例如</w:t>
      </w:r>
      <w:proofErr w:type="spellStart"/>
      <w:r w:rsidRPr="00247FB2">
        <w:rPr>
          <w:rFonts w:hint="eastAsia"/>
        </w:rPr>
        <w:t>Camanho</w:t>
      </w:r>
      <w:proofErr w:type="spellEnd"/>
      <w:r w:rsidRPr="008B60D4">
        <w:fldChar w:fldCharType="begin"/>
      </w:r>
      <w:r w:rsidRPr="008B60D4">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8B60D4">
        <w:fldChar w:fldCharType="separate"/>
      </w:r>
      <w:r w:rsidR="008B60D4" w:rsidRPr="008B60D4">
        <w:rPr>
          <w:noProof/>
          <w:vertAlign w:val="superscript"/>
        </w:rPr>
        <w:t>[17</w:t>
      </w:r>
      <w:r w:rsidRPr="008B60D4">
        <w:rPr>
          <w:noProof/>
          <w:vertAlign w:val="superscript"/>
        </w:rPr>
        <w:t>]</w:t>
      </w:r>
      <w:r w:rsidRPr="008B60D4">
        <w:fldChar w:fldCharType="end"/>
      </w:r>
      <w:r w:rsidRPr="00247FB2">
        <w:rPr>
          <w:rFonts w:hint="eastAsia"/>
        </w:rPr>
        <w:t>等人提出了使用指数形式的演化法则来表征失效的规律，而</w:t>
      </w:r>
      <w:proofErr w:type="spellStart"/>
      <w:r w:rsidRPr="00247FB2">
        <w:t>Lapczyk</w:t>
      </w:r>
      <w:proofErr w:type="spellEnd"/>
      <w:r w:rsidRPr="008B60D4">
        <w:fldChar w:fldCharType="begin"/>
      </w:r>
      <w:r w:rsidRPr="008B60D4">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B60D4">
        <w:fldChar w:fldCharType="separate"/>
      </w:r>
      <w:r w:rsidR="008B60D4">
        <w:rPr>
          <w:noProof/>
          <w:vertAlign w:val="superscript"/>
        </w:rPr>
        <w:t>[18</w:t>
      </w:r>
      <w:r w:rsidRPr="008B60D4">
        <w:rPr>
          <w:noProof/>
          <w:vertAlign w:val="superscript"/>
        </w:rPr>
        <w:t>]</w:t>
      </w:r>
      <w:r w:rsidRPr="008B60D4">
        <w:fldChar w:fldCharType="end"/>
      </w:r>
      <w:r w:rsidRPr="00247FB2">
        <w:rPr>
          <w:rFonts w:hint="eastAsia"/>
        </w:rPr>
        <w:t>等人则</w:t>
      </w:r>
      <w:r w:rsidRPr="00247FB2">
        <w:rPr>
          <w:rFonts w:hint="eastAsia"/>
        </w:rPr>
        <w:t>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0D1927"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3" w:name="OLE_LINK125"/>
        <w:bookmarkStart w:id="34"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3"/>
      <w:bookmarkEnd w:id="34"/>
      <w:r w:rsidR="00661E14" w:rsidRPr="00247FB2">
        <w:tab/>
      </w:r>
      <w:r w:rsidR="0033242C">
        <w:t xml:space="preserve">   </w:t>
      </w:r>
      <w:r w:rsidR="005C5DEF">
        <w:t xml:space="preserve">  </w:t>
      </w:r>
      <w:r w:rsidR="00E010CB">
        <w:t>(6</w:t>
      </w:r>
      <w:r w:rsidR="00AE1DB1">
        <w:t>)</w:t>
      </w:r>
    </w:p>
    <w:p w:rsidR="00661E14" w:rsidRPr="00247FB2" w:rsidRDefault="00661E14" w:rsidP="00661E14">
      <w:bookmarkStart w:id="35" w:name="OLE_LINK115"/>
      <w:bookmarkStart w:id="36" w:name="OLE_LINK116"/>
      <w:bookmarkStart w:id="37" w:name="OLE_LINK117"/>
      <w:bookmarkStart w:id="38" w:name="OLE_LINK113"/>
      <w:bookmarkStart w:id="39" w:name="OLE_LINK114"/>
      <w:r w:rsidRPr="00247FB2">
        <w:rPr>
          <w:rFonts w:hint="eastAsia"/>
        </w:rPr>
        <w:t>（</w:t>
      </w:r>
      <w:r w:rsidRPr="00247FB2">
        <w:rPr>
          <w:rFonts w:hint="eastAsia"/>
        </w:rPr>
        <w:t>II</w:t>
      </w:r>
      <w:r w:rsidRPr="00247FB2">
        <w:rPr>
          <w:rFonts w:hint="eastAsia"/>
        </w:rPr>
        <w:t>）指数演化</w:t>
      </w:r>
    </w:p>
    <w:p w:rsidR="00661E14" w:rsidRPr="00247FB2" w:rsidRDefault="000D1927"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5"/>
      <w:bookmarkEnd w:id="36"/>
      <w:bookmarkEnd w:id="37"/>
      <w:bookmarkEnd w:id="38"/>
      <w:bookmarkEnd w:id="39"/>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8D2CFB">
        <w:fldChar w:fldCharType="begin"/>
      </w:r>
      <w:r w:rsidRPr="008D2CFB">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D2CFB">
        <w:fldChar w:fldCharType="separate"/>
      </w:r>
      <w:r w:rsidR="008D2CFB">
        <w:rPr>
          <w:noProof/>
          <w:vertAlign w:val="superscript"/>
        </w:rPr>
        <w:t>[18</w:t>
      </w:r>
      <w:r w:rsidRPr="008D2CFB">
        <w:rPr>
          <w:noProof/>
          <w:vertAlign w:val="superscript"/>
        </w:rPr>
        <w:t>]</w:t>
      </w:r>
      <w:r w:rsidRPr="008D2CFB">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散能的情况，他使用了</w:t>
      </w:r>
      <w:proofErr w:type="spellStart"/>
      <w:r w:rsidRPr="00247FB2">
        <w:t>Bažant</w:t>
      </w:r>
      <w:proofErr w:type="spellEnd"/>
      <w:r w:rsidRPr="00247FB2">
        <w:rPr>
          <w:rFonts w:hint="eastAsia"/>
        </w:rPr>
        <w:t>等人</w:t>
      </w:r>
      <w:r w:rsidRPr="00684269">
        <w:fldChar w:fldCharType="begin"/>
      </w:r>
      <w:r w:rsidRPr="00684269">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684269">
        <w:fldChar w:fldCharType="separate"/>
      </w:r>
      <w:r w:rsidR="000C7128">
        <w:rPr>
          <w:noProof/>
          <w:vertAlign w:val="superscript"/>
        </w:rPr>
        <w:t>[20</w:t>
      </w:r>
      <w:r w:rsidRPr="00684269">
        <w:rPr>
          <w:noProof/>
          <w:vertAlign w:val="superscript"/>
        </w:rPr>
        <w:t>]</w:t>
      </w:r>
      <w:r w:rsidRPr="00684269">
        <w:fldChar w:fldCharType="end"/>
      </w:r>
      <w:r w:rsidRPr="00247FB2">
        <w:rPr>
          <w:rFonts w:hint="eastAsia"/>
        </w:rPr>
        <w:t>提出的裂纹带模型。在此模型中，断裂被模拟为一条平行紧密分</w:t>
      </w:r>
      <w:r w:rsidRPr="00247FB2">
        <w:rPr>
          <w:rFonts w:hint="eastAsia"/>
        </w:rPr>
        <w:lastRenderedPageBreak/>
        <w:t>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0D1927"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0" w:name="OLE_LINK365"/>
      <w:bookmarkStart w:id="41" w:name="OLE_LINK366"/>
      <w:r w:rsidR="003B7BF4" w:rsidRPr="000D5DF8">
        <w:rPr>
          <w:sz w:val="21"/>
          <w:szCs w:val="21"/>
        </w:rPr>
        <w:t>(9)</w:t>
      </w:r>
      <w:bookmarkEnd w:id="40"/>
      <w:bookmarkEnd w:id="41"/>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0D1927"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0D1927"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0D1927"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2" w:name="OLE_LINK354"/>
      <w:bookmarkStart w:id="43"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考虑线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886F0B">
        <w:fldChar w:fldCharType="begin"/>
      </w:r>
      <w:r w:rsidR="00611423" w:rsidRPr="00886F0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886F0B">
        <w:fldChar w:fldCharType="separate"/>
      </w:r>
      <w:r w:rsidR="00886F0B">
        <w:rPr>
          <w:noProof/>
          <w:vertAlign w:val="superscript"/>
        </w:rPr>
        <w:t>[9</w:t>
      </w:r>
      <w:r w:rsidR="00611423" w:rsidRPr="00886F0B">
        <w:rPr>
          <w:noProof/>
          <w:vertAlign w:val="superscript"/>
        </w:rPr>
        <w:t>]</w:t>
      </w:r>
      <w:r w:rsidR="00611423" w:rsidRPr="00886F0B">
        <w:fldChar w:fldCharType="end"/>
      </w:r>
      <w:r w:rsidR="00611423" w:rsidRPr="00247FB2">
        <w:rPr>
          <w:rFonts w:hint="eastAsia"/>
        </w:rPr>
        <w:t>的研究中，就用大</w:t>
      </w:r>
      <w:bookmarkEnd w:id="42"/>
      <w:bookmarkEnd w:id="43"/>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w:t>
      </w:r>
      <w:r w:rsidR="00611423" w:rsidRPr="00F01DF4">
        <w:rPr>
          <w:rFonts w:hint="eastAsia"/>
        </w:rPr>
        <w:t>验</w: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 </w:instrTex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DATA </w:instrText>
      </w:r>
      <w:r w:rsidR="00611423" w:rsidRPr="00F01DF4">
        <w:fldChar w:fldCharType="end"/>
      </w:r>
      <w:r w:rsidR="00611423" w:rsidRPr="00F01DF4">
        <w:fldChar w:fldCharType="separate"/>
      </w:r>
      <w:r w:rsidR="00F01DF4" w:rsidRPr="00F01DF4">
        <w:rPr>
          <w:noProof/>
          <w:vertAlign w:val="superscript"/>
        </w:rPr>
        <w:t>[21-23</w:t>
      </w:r>
      <w:r w:rsidR="00611423" w:rsidRPr="00F01DF4">
        <w:rPr>
          <w:noProof/>
          <w:vertAlign w:val="superscript"/>
        </w:rPr>
        <w:t>]</w:t>
      </w:r>
      <w:r w:rsidR="00611423" w:rsidRPr="00F01DF4">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 </w:instrTex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DATA </w:instrText>
      </w:r>
      <w:r w:rsidR="001C613F" w:rsidRPr="00286CD2">
        <w:fldChar w:fldCharType="end"/>
      </w:r>
      <w:r w:rsidR="001C613F" w:rsidRPr="00286CD2">
        <w:fldChar w:fldCharType="separate"/>
      </w:r>
      <w:r w:rsidR="00286CD2" w:rsidRPr="00286CD2">
        <w:rPr>
          <w:noProof/>
          <w:vertAlign w:val="superscript"/>
        </w:rPr>
        <w:t>[24-26</w:t>
      </w:r>
      <w:r w:rsidR="001C613F" w:rsidRPr="00286CD2">
        <w:rPr>
          <w:noProof/>
          <w:vertAlign w:val="superscript"/>
        </w:rPr>
        <w:t>]</w:t>
      </w:r>
      <w:r w:rsidR="001C613F" w:rsidRPr="00286CD2">
        <w:fldChar w:fldCharType="end"/>
      </w:r>
      <w:r w:rsidR="001C613F" w:rsidRPr="00247FB2">
        <w:rPr>
          <w:rFonts w:hint="eastAsia"/>
        </w:rPr>
        <w:t>。其中，刘魏光等人</w:t>
      </w:r>
      <w:r w:rsidR="001C613F" w:rsidRPr="005765F8">
        <w:fldChar w:fldCharType="begin"/>
      </w:r>
      <w:r w:rsidR="001C613F" w:rsidRPr="005765F8">
        <w:rPr>
          <w:rFonts w:hint="eastAsia"/>
        </w:rPr>
        <w:instrText xml:space="preserve"> ADDIN EN.CITE &lt;EndNote&gt;&lt;Cite&gt;&lt;Author&gt;</w:instrText>
      </w:r>
      <w:r w:rsidR="001C613F" w:rsidRPr="005765F8">
        <w:rPr>
          <w:rFonts w:hint="eastAsia"/>
        </w:rPr>
        <w:instrText>刘魏光</w:instrText>
      </w:r>
      <w:r w:rsidR="001C613F" w:rsidRPr="005765F8">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5765F8">
        <w:rPr>
          <w:rFonts w:hint="eastAsia"/>
        </w:rPr>
        <w:instrText>刘魏光</w:instrText>
      </w:r>
      <w:r w:rsidR="001C613F" w:rsidRPr="005765F8">
        <w:rPr>
          <w:rFonts w:hint="eastAsia"/>
        </w:rPr>
        <w:instrText>&lt;/author&gt;&lt;author&gt;</w:instrText>
      </w:r>
      <w:r w:rsidR="001C613F" w:rsidRPr="005765F8">
        <w:rPr>
          <w:rFonts w:hint="eastAsia"/>
        </w:rPr>
        <w:instrText>余音</w:instrText>
      </w:r>
      <w:r w:rsidR="001C613F" w:rsidRPr="005765F8">
        <w:rPr>
          <w:rFonts w:hint="eastAsia"/>
        </w:rPr>
        <w:instrText>&lt;/author&gt;&lt;author&gt;</w:instrText>
      </w:r>
      <w:r w:rsidR="001C613F" w:rsidRPr="005765F8">
        <w:rPr>
          <w:rFonts w:hint="eastAsia"/>
        </w:rPr>
        <w:instrText>汪海</w:instrText>
      </w:r>
      <w:r w:rsidR="001C613F" w:rsidRPr="005765F8">
        <w:rPr>
          <w:rFonts w:hint="eastAsia"/>
        </w:rPr>
        <w:instrText>&lt;/author&gt;&lt;/authors&gt;&lt;/contributors&gt;&lt;titles&gt;&lt;title&gt;</w:instrText>
      </w:r>
      <w:r w:rsidR="001C613F" w:rsidRPr="005765F8">
        <w:rPr>
          <w:rFonts w:hint="eastAsia"/>
        </w:rPr>
        <w:instrText>考虑剪切非线性的复合材料渐进损伤模型</w:instrText>
      </w:r>
      <w:r w:rsidR="001C613F" w:rsidRPr="005765F8">
        <w:rPr>
          <w:rFonts w:hint="eastAsia"/>
        </w:rPr>
        <w:instrText>&lt;/title&gt;&lt;secondary-title&gt;</w:instrText>
      </w:r>
      <w:r w:rsidR="001C613F" w:rsidRPr="005765F8">
        <w:rPr>
          <w:rFonts w:hint="eastAsia"/>
        </w:rPr>
        <w:instrText>上海交通大学学报</w:instrText>
      </w:r>
      <w:r w:rsidR="001C613F" w:rsidRPr="005765F8">
        <w:rPr>
          <w:rFonts w:hint="eastAsia"/>
        </w:rPr>
        <w:instrText>&lt;/secondary-title&gt;&lt;/titles&gt;&lt;periodical&gt;&lt;full-title&gt;</w:instrText>
      </w:r>
      <w:r w:rsidR="001C613F" w:rsidRPr="005765F8">
        <w:rPr>
          <w:rFonts w:hint="eastAsia"/>
        </w:rPr>
        <w:instrText>上海交通大学学报</w:instrText>
      </w:r>
      <w:r w:rsidR="001C613F" w:rsidRPr="005765F8">
        <w:rPr>
          <w:rFonts w:hint="eastAsia"/>
        </w:rPr>
        <w:instrText>&lt;/full-title&gt;&lt;/periodical&gt;&lt;pages&gt;194-199&lt;/pages&gt;&lt;volume&gt;50&lt;/volume&gt;&lt;number&gt;2&lt;/number&gt;&lt;dates&gt;&lt;year&gt;2016&lt;/year&gt;&lt;/dates&gt;&lt;urls&gt;&lt;/urls&gt;&lt;/record&gt;&lt;/Cite&gt;&lt;/EndNote&gt;</w:instrText>
      </w:r>
      <w:r w:rsidR="001C613F" w:rsidRPr="005765F8">
        <w:fldChar w:fldCharType="separate"/>
      </w:r>
      <w:r w:rsidR="005765F8">
        <w:rPr>
          <w:noProof/>
          <w:vertAlign w:val="superscript"/>
        </w:rPr>
        <w:t>[27</w:t>
      </w:r>
      <w:r w:rsidR="001C613F" w:rsidRPr="005765F8">
        <w:rPr>
          <w:noProof/>
          <w:vertAlign w:val="superscript"/>
        </w:rPr>
        <w:t>]</w:t>
      </w:r>
      <w:r w:rsidR="001C613F" w:rsidRPr="005765F8">
        <w:fldChar w:fldCharType="end"/>
      </w:r>
      <w:r w:rsidR="001C613F" w:rsidRPr="00247FB2">
        <w:t>使用了</w:t>
      </w:r>
      <w:bookmarkStart w:id="44" w:name="OLE_LINK295"/>
      <w:proofErr w:type="spellStart"/>
      <w:r w:rsidR="001C613F" w:rsidRPr="00247FB2">
        <w:t>Ramberg</w:t>
      </w:r>
      <w:proofErr w:type="spellEnd"/>
      <w:r w:rsidR="001C613F" w:rsidRPr="00247FB2">
        <w:rPr>
          <w:rFonts w:hint="eastAsia"/>
        </w:rPr>
        <w:t>-Osgood</w:t>
      </w:r>
      <w:bookmarkEnd w:id="44"/>
      <w:r w:rsidR="001C613F" w:rsidRPr="00247FB2">
        <w:rPr>
          <w:rFonts w:hint="eastAsia"/>
        </w:rPr>
        <w:t>方程</w:t>
      </w:r>
      <w:r w:rsidR="001C613F" w:rsidRPr="000F3719">
        <w:fldChar w:fldCharType="begin"/>
      </w:r>
      <w:r w:rsidR="001C613F" w:rsidRPr="000F3719">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0F3719">
        <w:fldChar w:fldCharType="separate"/>
      </w:r>
      <w:r w:rsidR="003D3837" w:rsidRPr="000F3719">
        <w:rPr>
          <w:noProof/>
          <w:vertAlign w:val="superscript"/>
        </w:rPr>
        <w:t>[28</w:t>
      </w:r>
      <w:r w:rsidR="001C613F" w:rsidRPr="000F3719">
        <w:rPr>
          <w:noProof/>
          <w:vertAlign w:val="superscript"/>
        </w:rPr>
        <w:t>]</w:t>
      </w:r>
      <w:r w:rsidR="001C613F" w:rsidRPr="000F3719">
        <w:fldChar w:fldCharType="end"/>
      </w:r>
      <w:r w:rsidR="001C613F" w:rsidRPr="00247FB2">
        <w:rPr>
          <w:rFonts w:hint="eastAsia"/>
        </w:rPr>
        <w:t>拟合了剪应变和剪应力之间的非线性关系，具体表达式如</w:t>
      </w:r>
      <w:bookmarkStart w:id="45" w:name="_GoBack"/>
      <w:bookmarkEnd w:id="45"/>
      <w:r w:rsidR="001C613F" w:rsidRPr="00247FB2">
        <w:rPr>
          <w:rFonts w:hint="eastAsia"/>
        </w:rPr>
        <w:t>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6" w:name="OLE_LINK210"/>
            <w:bookmarkStart w:id="47"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6"/>
            <w:bookmarkEnd w:id="47"/>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8"/>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49" w:name="OLE_LINK296"/>
      <w:r w:rsidRPr="00333907">
        <w:rPr>
          <w:i/>
        </w:rPr>
        <w:t>n</w:t>
      </w:r>
      <w:r w:rsidRPr="00247FB2">
        <w:rPr>
          <w:rFonts w:hint="eastAsia"/>
        </w:rPr>
        <w:t>是定义了剪切非线性关系曲线形状的参数</w:t>
      </w:r>
      <w:bookmarkEnd w:id="49"/>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0D1927"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板发生初始失效之前，材料中的本构</w:t>
      </w:r>
      <w:r w:rsidRPr="00ED6924">
        <w:rPr>
          <w:rFonts w:hint="eastAsia"/>
        </w:rPr>
        <w:t>模型按照式</w:t>
      </w:r>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的本构模型</w:t>
      </w:r>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50" w:name="OLE_LINK221"/>
      <w:bookmarkStart w:id="51" w:name="OLE_LINK222"/>
      <w:bookmarkStart w:id="52" w:name="OLE_LINK274"/>
      <w:bookmarkStart w:id="53" w:name="OLE_LINK275"/>
      <w:bookmarkStart w:id="54"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0"/>
      <w:bookmarkEnd w:id="51"/>
      <w:r w:rsidR="00CF58B0" w:rsidRPr="00247FB2">
        <w:t>单向铺层</w:t>
      </w:r>
      <w:r w:rsidR="00CF58B0" w:rsidRPr="00247FB2">
        <w:rPr>
          <w:rFonts w:hint="eastAsia"/>
        </w:rPr>
        <w:t>，</w:t>
      </w:r>
      <w:bookmarkStart w:id="55" w:name="OLE_LINK223"/>
      <w:bookmarkStart w:id="56"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5"/>
      <w:bookmarkEnd w:id="56"/>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2"/>
      <w:bookmarkEnd w:id="53"/>
      <w:bookmarkEnd w:id="54"/>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r w:rsidRPr="00D95CBE">
        <w:rPr>
          <w:sz w:val="18"/>
          <w:vertAlign w:val="subscript"/>
        </w:rPr>
        <w:t>10</w:t>
      </w:r>
      <w:r w:rsidRPr="00D95CBE">
        <w:rPr>
          <w:sz w:val="18"/>
        </w:rPr>
        <w:t>大开孔层合板</w:t>
      </w:r>
    </w:p>
    <w:p w:rsidR="00F771DE" w:rsidRDefault="00F771DE" w:rsidP="00F771DE">
      <w:r w:rsidRPr="00B31BD3">
        <w:rPr>
          <w:noProof/>
        </w:rPr>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lastRenderedPageBreak/>
        <w:t>[0</w:t>
      </w:r>
      <w:r>
        <w:rPr>
          <w:sz w:val="18"/>
        </w:rPr>
        <w:t>/90</w:t>
      </w:r>
      <w:r w:rsidRPr="001F1536">
        <w:rPr>
          <w:sz w:val="18"/>
        </w:rPr>
        <w:t>]</w:t>
      </w:r>
      <w:r>
        <w:rPr>
          <w:sz w:val="18"/>
          <w:vertAlign w:val="subscript"/>
        </w:rPr>
        <w:t>5</w:t>
      </w:r>
      <w:r w:rsidRPr="001F1536">
        <w:rPr>
          <w:sz w:val="18"/>
        </w:rPr>
        <w:t>大开孔层合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r>
        <w:rPr>
          <w:vertAlign w:val="subscript"/>
        </w:rPr>
        <w:t>5</w:t>
      </w:r>
      <w:r w:rsidRPr="001F1536">
        <w:rPr>
          <w:sz w:val="18"/>
        </w:rPr>
        <w:t>大开孔层合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r w:rsidRPr="00A509A3">
        <w:rPr>
          <w:sz w:val="18"/>
          <w:vertAlign w:val="subscript"/>
        </w:rPr>
        <w:t>5</w:t>
      </w:r>
      <w:r w:rsidR="00D96545">
        <w:rPr>
          <w:sz w:val="18"/>
        </w:rPr>
        <w:t>大开孔层合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r w:rsidR="00011E7C" w:rsidRPr="00D95CBE">
        <w:rPr>
          <w:sz w:val="18"/>
          <w:vertAlign w:val="subscript"/>
        </w:rPr>
        <w:t>10</w:t>
      </w:r>
      <w:r w:rsidR="00011E7C" w:rsidRPr="00D95CBE">
        <w:rPr>
          <w:sz w:val="18"/>
        </w:rPr>
        <w:t>大开孔</w:t>
      </w:r>
      <w:r w:rsidR="00B300F5" w:rsidRPr="00D95CBE">
        <w:rPr>
          <w:sz w:val="18"/>
        </w:rPr>
        <w:t>层合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pPr>
      <w:r>
        <w:rPr>
          <w:rFonts w:hint="eastAsia"/>
        </w:rPr>
        <w:t>图</w:t>
      </w:r>
      <w:r>
        <w:rPr>
          <w:rFonts w:hint="eastAsia"/>
        </w:rPr>
        <w:t>4</w:t>
      </w:r>
      <w:r w:rsidR="005A5B47">
        <w:t>展示的是三种孔径的</w:t>
      </w:r>
      <w:bookmarkStart w:id="57"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7"/>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8"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r w:rsidR="000C3415">
        <w:rPr>
          <w:sz w:val="18"/>
          <w:vertAlign w:val="subscript"/>
        </w:rPr>
        <w:t>5</w:t>
      </w:r>
      <w:r w:rsidR="00C73522" w:rsidRPr="00D95CBE">
        <w:rPr>
          <w:sz w:val="18"/>
        </w:rPr>
        <w:t>大开孔层合板</w:t>
      </w:r>
      <w:r w:rsidR="001F56CA" w:rsidRPr="0074437B">
        <w:rPr>
          <w:bCs/>
          <w:sz w:val="18"/>
          <w:szCs w:val="21"/>
        </w:rPr>
        <w:t>失效演化</w:t>
      </w:r>
      <w:bookmarkEnd w:id="58"/>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为孔边的应力集中处。随着载荷的继续增大，在</w:t>
      </w:r>
      <w:r w:rsidR="00AC05A5">
        <w:rPr>
          <w:rFonts w:hint="eastAsia"/>
        </w:rPr>
        <w:t>0</w:t>
      </w:r>
      <w:r w:rsidR="00AC05A5">
        <w:rPr>
          <w:rFonts w:hint="eastAsia"/>
        </w:rPr>
        <w:t>°层先后出现了基体拉伸损伤和纤维拉伸损伤，起始损伤同样发生在孔边的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w:t>
      </w:r>
      <w:r w:rsidR="00AC05A5">
        <w:rPr>
          <w:rFonts w:hint="eastAsia"/>
        </w:rPr>
        <w:lastRenderedPageBreak/>
        <w:t>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r w:rsidR="00ED2982">
        <w:rPr>
          <w:sz w:val="18"/>
          <w:vertAlign w:val="subscript"/>
        </w:rPr>
        <w:t>5</w:t>
      </w:r>
      <w:r w:rsidRPr="00D95CBE">
        <w:rPr>
          <w:sz w:val="18"/>
        </w:rPr>
        <w:t>大开孔层合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对称</w:t>
      </w:r>
      <w:r w:rsidR="00C91017" w:rsidRPr="00247FB2">
        <w:t>铺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出角对称铺层层合板的失效过程。在单向拉伸载荷的作用下，初始损伤出现在孔边应力集中的位置，损伤的模式为基体拉伸损伤。而后，随着载荷的增加，损伤沿着拉伸方向</w:t>
      </w:r>
      <w:r w:rsidR="00C91017">
        <w:rPr>
          <w:rFonts w:hint="eastAsia"/>
        </w:rPr>
        <w:t>45</w:t>
      </w:r>
      <w:r w:rsidR="00C91017">
        <w:rPr>
          <w:rFonts w:hint="eastAsia"/>
        </w:rPr>
        <w:t>°向边界扩展，直到结构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中同时出现了基体和纤维的失效</w:t>
      </w:r>
      <w:r w:rsidR="00F11C63">
        <w:rPr>
          <w:rFonts w:hint="eastAsia"/>
        </w:rPr>
        <w:t>。上述的计算结果也验证了本文使用的计算模型的准确性，使用线性退化和指数退化两种模型都能比较准确的模拟出角铺层层合板的拉伸损伤演化过程。</w:t>
      </w:r>
    </w:p>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041658" w:rsidRDefault="006D1605" w:rsidP="00A32F51">
      <w:pPr>
        <w:ind w:firstLine="360"/>
      </w:pPr>
      <w:r>
        <w:t>通过数值模拟</w:t>
      </w:r>
      <w:r>
        <w:rPr>
          <w:rFonts w:hint="eastAsia"/>
        </w:rPr>
        <w:t>还可以得到拉伸过程中的载荷变化情况，图</w:t>
      </w:r>
      <w:r>
        <w:rPr>
          <w:rFonts w:hint="eastAsia"/>
        </w:rPr>
        <w:t>10</w:t>
      </w:r>
      <w:r>
        <w:rPr>
          <w:rFonts w:hint="eastAsia"/>
        </w:rPr>
        <w:t>给出了</w:t>
      </w:r>
      <w:bookmarkStart w:id="59" w:name="OLE_LINK265"/>
      <w:bookmarkStart w:id="60"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59"/>
      <w:bookmarkEnd w:id="60"/>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61" w:name="OLE_LINK269"/>
      <w:bookmarkStart w:id="62"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63" w:name="OLE_LINK271"/>
      <w:r>
        <w:rPr>
          <w:rFonts w:hint="eastAsia"/>
        </w:rPr>
        <w:t>而数值计算得到的结果显示出，不论是线性退化模型还是指数退化模型都能比较准确的模拟出脆性断裂的性质。</w:t>
      </w:r>
      <w:bookmarkEnd w:id="61"/>
      <w:bookmarkEnd w:id="62"/>
      <w:bookmarkEnd w:id="63"/>
    </w:p>
    <w:p w:rsidR="00A32F51" w:rsidRDefault="00A32F51" w:rsidP="00A32F51">
      <w:pPr>
        <w:ind w:firstLine="360"/>
      </w:pPr>
    </w:p>
    <w:p w:rsidR="00041658" w:rsidRDefault="00041658" w:rsidP="003B4DE5">
      <w:pPr>
        <w:jc w:val="left"/>
      </w:pPr>
    </w:p>
    <w:p w:rsidR="00732840" w:rsidRPr="005F4F26" w:rsidRDefault="003B3448" w:rsidP="00041658">
      <w:pPr>
        <w:jc w:val="center"/>
      </w:pPr>
      <w:r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64" w:name="OLE_LINK309"/>
      <w:r w:rsidR="001716AD">
        <w:t>实验结果的</w:t>
      </w:r>
      <w:bookmarkEnd w:id="64"/>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65"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66" w:name="OLE_LINK317"/>
      <w:bookmarkStart w:id="67"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r w:rsidR="000C1546">
        <w:rPr>
          <w:rFonts w:hint="eastAsia"/>
        </w:rPr>
        <w:t>初此</w:t>
      </w:r>
      <w:r w:rsidR="00C35220">
        <w:rPr>
          <w:rFonts w:hint="eastAsia"/>
        </w:rPr>
        <w:t>以外</w:t>
      </w:r>
      <w:r w:rsidR="000C1546">
        <w:rPr>
          <w:rFonts w:hint="eastAsia"/>
        </w:rPr>
        <w:t>，其他极限载荷计算结果的</w:t>
      </w:r>
      <w:r w:rsidR="00C35220">
        <w:rPr>
          <w:rFonts w:hint="eastAsia"/>
        </w:rPr>
        <w:t>的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65"/>
    <w:bookmarkEnd w:id="66"/>
    <w:bookmarkEnd w:id="67"/>
    <w:p w:rsidR="001716AD" w:rsidRDefault="001716AD" w:rsidP="001716AD">
      <w:pPr>
        <w:ind w:firstLine="480"/>
      </w:pPr>
    </w:p>
    <w:p w:rsidR="00CB58C3" w:rsidRPr="004D6AE2" w:rsidRDefault="00CB58C3" w:rsidP="001716AD">
      <w:pPr>
        <w:ind w:firstLine="480"/>
      </w:pPr>
    </w:p>
    <w:p w:rsidR="00402223" w:rsidRDefault="00402223" w:rsidP="00C43BFF">
      <w:pPr>
        <w:jc w:val="center"/>
        <w:rPr>
          <w:sz w:val="18"/>
        </w:rPr>
      </w:pPr>
    </w:p>
    <w:p w:rsidR="00177665" w:rsidRPr="005B3A72" w:rsidRDefault="00B97F5A" w:rsidP="00DF6589">
      <w:pPr>
        <w:pStyle w:val="af2"/>
        <w:ind w:left="360" w:firstLineChars="0" w:firstLine="0"/>
        <w:jc w:val="center"/>
        <w:rPr>
          <w:sz w:val="18"/>
        </w:rPr>
      </w:pPr>
      <w:r>
        <w:rPr>
          <w:rFonts w:hint="eastAsia"/>
          <w:sz w:val="18"/>
        </w:rPr>
        <w:lastRenderedPageBreak/>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8"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8"/>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0D1927">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9" w:name="OLE_LINK240"/>
            <w:bookmarkStart w:id="70" w:name="OLE_LINK241"/>
            <w:r w:rsidRPr="00073C88">
              <w:rPr>
                <w:rFonts w:hint="eastAsia"/>
                <w:sz w:val="16"/>
                <w:szCs w:val="22"/>
              </w:rPr>
              <w:t>12.15</w:t>
            </w:r>
            <w:bookmarkEnd w:id="69"/>
            <w:bookmarkEnd w:id="70"/>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0D1927">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0D1927">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sz w:val="18"/>
        </w:rPr>
      </w:pPr>
    </w:p>
    <w:p w:rsidR="00402223" w:rsidRDefault="00402223" w:rsidP="00402223">
      <w:pPr>
        <w:jc w:val="left"/>
      </w:pPr>
      <w:r w:rsidRPr="00BD5438">
        <w:rPr>
          <w:noProof/>
        </w:rPr>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71" w:name="_Ref510527382"/>
      <w:r>
        <w:rPr>
          <w:sz w:val="18"/>
        </w:rPr>
        <w:t>11</w:t>
      </w:r>
      <w:r w:rsidRPr="00D345EE">
        <w:rPr>
          <w:rFonts w:hint="eastAsia"/>
          <w:sz w:val="18"/>
        </w:rPr>
        <w:t>孔径宽度比和极限载荷关系图</w:t>
      </w:r>
      <w:bookmarkEnd w:id="71"/>
    </w:p>
    <w:p w:rsidR="00402223" w:rsidRPr="00E3082F" w:rsidRDefault="00402223" w:rsidP="00E3082F">
      <w:pPr>
        <w:ind w:firstLine="360"/>
        <w:jc w:val="center"/>
        <w:rPr>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 w:rsidR="00402223" w:rsidRDefault="00402223" w:rsidP="00402223">
      <w:r w:rsidRPr="00B71D7D">
        <w:rPr>
          <w:noProof/>
        </w:rPr>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72"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对称铺层层合板的初始失效载荷以及孔径宽度比之间的关系。由图中可得：三种铺层层合板在初始失效时的载荷随着孔径尺寸的增大均呈现减小的趋势。</w:t>
      </w:r>
      <w:bookmarkStart w:id="73" w:name="OLE_LINK325"/>
      <w:bookmarkEnd w:id="72"/>
      <w:r w:rsidR="00204A24">
        <w:rPr>
          <w:rFonts w:hint="eastAsia"/>
        </w:rPr>
        <w:t>而当孔径宽度比相同时候，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对称铺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73"/>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 w:rsidR="00B0402D" w:rsidRPr="005F4F26" w:rsidRDefault="00B0402D" w:rsidP="00B0402D">
      <w:r w:rsidRPr="005F4F26">
        <w:rPr>
          <w:rFonts w:eastAsia="黑体"/>
          <w:b/>
        </w:rPr>
        <w:lastRenderedPageBreak/>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上文</w:t>
      </w:r>
      <w:r w:rsidR="00546BD7">
        <w:t>中讨论过的</w:t>
      </w:r>
      <w:proofErr w:type="spellStart"/>
      <w:r w:rsidR="00546BD7" w:rsidRPr="00247FB2">
        <w:t>Ramberg</w:t>
      </w:r>
      <w:proofErr w:type="spellEnd"/>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A311AD" w:rsidP="004C19F5">
      <w:pPr>
        <w:jc w:val="left"/>
      </w:pPr>
      <w:r w:rsidRPr="00CB4309">
        <w:rPr>
          <w:noProof/>
        </w:rPr>
        <w:drawing>
          <wp:inline distT="0" distB="0" distL="0" distR="0" wp14:anchorId="02CC0840" wp14:editId="68652FBA">
            <wp:extent cx="3157455" cy="1714500"/>
            <wp:effectExtent l="0" t="0" r="508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290" cy="1742103"/>
                    </a:xfrm>
                    <a:prstGeom prst="rect">
                      <a:avLst/>
                    </a:prstGeom>
                    <a:noFill/>
                    <a:ln>
                      <a:noFill/>
                    </a:ln>
                  </pic:spPr>
                </pic:pic>
              </a:graphicData>
            </a:graphic>
          </wp:inline>
        </w:drawing>
      </w:r>
    </w:p>
    <w:p w:rsidR="00A311AD" w:rsidRPr="00A311AD" w:rsidRDefault="00E74DAA" w:rsidP="00A311AD">
      <w:pPr>
        <w:jc w:val="center"/>
        <w:rPr>
          <w:sz w:val="18"/>
        </w:rPr>
      </w:pPr>
      <w:bookmarkStart w:id="74"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74"/>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pPr>
      <w:r>
        <w:rPr>
          <w:rFonts w:hint="eastAsia"/>
        </w:rPr>
        <w:t>图</w:t>
      </w:r>
      <w:r>
        <w:rPr>
          <w:rFonts w:hint="eastAsia"/>
        </w:rPr>
        <w:t>11</w:t>
      </w:r>
      <w:r>
        <w:rPr>
          <w:rFonts w:hint="eastAsia"/>
        </w:rPr>
        <w:t>给出了考虑剪切非线性后计</w:t>
      </w:r>
      <w:bookmarkStart w:id="75" w:name="OLE_LINK297"/>
      <w:r>
        <w:rPr>
          <w:rFonts w:hint="eastAsia"/>
        </w:rPr>
        <w:t>算出的不</w:t>
      </w:r>
      <w:bookmarkEnd w:id="75"/>
      <w:r>
        <w:rPr>
          <w:rFonts w:hint="eastAsia"/>
        </w:rPr>
        <w:t>同孔径的</w:t>
      </w:r>
      <w:r>
        <w:rPr>
          <w:rFonts w:hint="eastAsia"/>
        </w:rPr>
        <w:t>[</w:t>
      </w:r>
      <w:r>
        <w:t>45/-45</w:t>
      </w:r>
      <w:r>
        <w:rPr>
          <w:rFonts w:hint="eastAsia"/>
        </w:rPr>
        <w:t>]</w:t>
      </w:r>
      <w:r w:rsidRPr="00F410DD">
        <w:rPr>
          <w:vertAlign w:val="subscript"/>
        </w:rPr>
        <w:t>5</w:t>
      </w:r>
      <w:r>
        <w:rPr>
          <w:rFonts w:hint="eastAsia"/>
        </w:rPr>
        <w:t>角对称铺层层合板的位移载荷曲线</w:t>
      </w:r>
      <w:r w:rsidR="001A0D92">
        <w:rPr>
          <w:rFonts w:hint="eastAsia"/>
        </w:rPr>
        <w:t>和实验结果的对比</w:t>
      </w:r>
      <w:r>
        <w:rPr>
          <w:rFonts w:hint="eastAsia"/>
        </w:rPr>
        <w:t>，可以看出计算结果比较符合实验所得结果，能比较准确地模拟角对称铺层层合板在单向拉伸过程中出现的非线性现象。</w:t>
      </w: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76" w:name="_Ref510452175"/>
      <w:r w:rsidR="00A118A9" w:rsidRPr="00A118A9">
        <w:rPr>
          <w:bCs/>
          <w:sz w:val="18"/>
        </w:rPr>
        <w:t>[45/-45]</w:t>
      </w:r>
      <w:r w:rsidR="00A118A9" w:rsidRPr="00A118A9">
        <w:rPr>
          <w:bCs/>
          <w:sz w:val="18"/>
          <w:vertAlign w:val="subscript"/>
        </w:rPr>
        <w:t>5</w:t>
      </w:r>
      <w:r w:rsidR="00A118A9" w:rsidRPr="00A118A9">
        <w:rPr>
          <w:bCs/>
          <w:sz w:val="18"/>
        </w:rPr>
        <w:t>角对称铺层层合板</w:t>
      </w:r>
      <w:r w:rsidR="00A118A9" w:rsidRPr="00A118A9">
        <w:rPr>
          <w:rFonts w:hint="eastAsia"/>
          <w:bCs/>
          <w:sz w:val="18"/>
        </w:rPr>
        <w:t>使用剪切非线性前后的</w:t>
      </w:r>
      <w:r w:rsidR="00A118A9" w:rsidRPr="00A118A9">
        <w:rPr>
          <w:bCs/>
          <w:sz w:val="18"/>
        </w:rPr>
        <w:t>极限载荷对比</w:t>
      </w:r>
      <w:bookmarkEnd w:id="76"/>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proofErr w:type="spellStart"/>
      <w:r w:rsidR="001B20B6">
        <w:rPr>
          <w:rFonts w:hint="eastAsia"/>
          <w:sz w:val="18"/>
        </w:rPr>
        <w:t>lanimates</w:t>
      </w:r>
      <w:proofErr w:type="spellEnd"/>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0D1927">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0D1927">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对称铺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r w:rsidR="00352727" w:rsidRPr="00247FB2">
        <w:rPr>
          <w:rFonts w:hint="eastAsia"/>
        </w:rPr>
        <w:t>Hashin-</w:t>
      </w:r>
      <w:proofErr w:type="spellStart"/>
      <w:r w:rsidR="00352727" w:rsidRPr="00247FB2">
        <w:rPr>
          <w:rFonts w:hint="eastAsia"/>
        </w:rPr>
        <w:t>Rotem</w:t>
      </w:r>
      <w:proofErr w:type="spellEnd"/>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对称铺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A07109" w:rsidRDefault="00A07109" w:rsidP="00126CF0">
      <w:pPr>
        <w:rPr>
          <w:sz w:val="15"/>
        </w:rPr>
      </w:pPr>
    </w:p>
    <w:p w:rsidR="00F5788D" w:rsidRPr="005F4F26" w:rsidRDefault="00FA6981" w:rsidP="00126CF0">
      <w:pPr>
        <w:rPr>
          <w:rFonts w:hint="eastAsia"/>
          <w:sz w:val="15"/>
        </w:rPr>
      </w:pPr>
      <w:r w:rsidRPr="005F4F26">
        <w:rPr>
          <w:sz w:val="15"/>
        </w:rPr>
        <w:t>1</w:t>
      </w:r>
      <w:r w:rsidR="00A07109" w:rsidRPr="00A07109">
        <w:rPr>
          <w:sz w:val="15"/>
        </w:rPr>
        <w:t>沈观林</w:t>
      </w:r>
      <w:r w:rsidR="00A07109" w:rsidRPr="00A07109">
        <w:rPr>
          <w:sz w:val="15"/>
        </w:rPr>
        <w:t xml:space="preserve">, </w:t>
      </w:r>
      <w:r w:rsidR="00A07109" w:rsidRPr="00A07109">
        <w:rPr>
          <w:sz w:val="15"/>
        </w:rPr>
        <w:t>胡更开</w:t>
      </w:r>
      <w:r w:rsidR="00A07109" w:rsidRPr="00A07109">
        <w:rPr>
          <w:sz w:val="15"/>
        </w:rPr>
        <w:t xml:space="preserve">, </w:t>
      </w:r>
      <w:r w:rsidR="00A07109" w:rsidRPr="00A07109">
        <w:rPr>
          <w:sz w:val="15"/>
        </w:rPr>
        <w:t>刘彬</w:t>
      </w:r>
      <w:r w:rsidR="00A07109" w:rsidRPr="00A07109">
        <w:rPr>
          <w:sz w:val="15"/>
        </w:rPr>
        <w:t xml:space="preserve">. </w:t>
      </w:r>
      <w:r w:rsidR="00A07109" w:rsidRPr="00A07109">
        <w:rPr>
          <w:sz w:val="15"/>
        </w:rPr>
        <w:t>复合材料力学</w:t>
      </w:r>
      <w:r w:rsidR="00A07109" w:rsidRPr="00A07109">
        <w:rPr>
          <w:sz w:val="15"/>
        </w:rPr>
        <w:t>.</w:t>
      </w:r>
      <w:r w:rsidR="00A07109" w:rsidRPr="00A07109">
        <w:rPr>
          <w:sz w:val="15"/>
        </w:rPr>
        <w:t>第</w:t>
      </w:r>
      <w:r w:rsidR="00A07109" w:rsidRPr="00A07109">
        <w:rPr>
          <w:sz w:val="15"/>
        </w:rPr>
        <w:t>2</w:t>
      </w:r>
      <w:r w:rsidR="00A07109" w:rsidRPr="00A07109">
        <w:rPr>
          <w:sz w:val="15"/>
        </w:rPr>
        <w:t>版</w:t>
      </w:r>
      <w:r w:rsidR="00A07109" w:rsidRPr="00A07109">
        <w:rPr>
          <w:sz w:val="15"/>
        </w:rPr>
        <w:t xml:space="preserve">. </w:t>
      </w:r>
      <w:r w:rsidR="00A07109" w:rsidRPr="00A07109">
        <w:rPr>
          <w:sz w:val="15"/>
        </w:rPr>
        <w:t>清华大学出版社</w:t>
      </w:r>
      <w:r w:rsidR="005C1235">
        <w:rPr>
          <w:sz w:val="15"/>
        </w:rPr>
        <w:t>, 2013.</w:t>
      </w:r>
    </w:p>
    <w:p w:rsidR="00F5788D" w:rsidRPr="005F4F26" w:rsidRDefault="00A646DA" w:rsidP="00126CF0">
      <w:pPr>
        <w:rPr>
          <w:sz w:val="15"/>
        </w:rPr>
      </w:pPr>
      <w:r w:rsidRPr="005F4F26">
        <w:rPr>
          <w:sz w:val="15"/>
        </w:rPr>
        <w:t>2</w:t>
      </w:r>
      <w:r w:rsidR="0065214B" w:rsidRPr="0065214B">
        <w:rPr>
          <w:sz w:val="15"/>
        </w:rPr>
        <w:t>杜善义</w:t>
      </w:r>
      <w:r w:rsidR="0065214B" w:rsidRPr="0065214B">
        <w:rPr>
          <w:sz w:val="15"/>
        </w:rPr>
        <w:t xml:space="preserve">, </w:t>
      </w:r>
      <w:r w:rsidR="0065214B" w:rsidRPr="0065214B">
        <w:rPr>
          <w:sz w:val="15"/>
        </w:rPr>
        <w:t>关志东</w:t>
      </w:r>
      <w:r w:rsidR="0065214B" w:rsidRPr="0065214B">
        <w:rPr>
          <w:sz w:val="15"/>
        </w:rPr>
        <w:t xml:space="preserve">. </w:t>
      </w:r>
      <w:r w:rsidR="0065214B" w:rsidRPr="0065214B">
        <w:rPr>
          <w:sz w:val="15"/>
        </w:rPr>
        <w:t>我国大型客机先进复合材料技术应对策略思考</w:t>
      </w:r>
      <w:r w:rsidR="0065214B" w:rsidRPr="0065214B">
        <w:rPr>
          <w:sz w:val="15"/>
        </w:rPr>
        <w:t xml:space="preserve">. </w:t>
      </w:r>
      <w:r w:rsidR="0065214B" w:rsidRPr="0065214B">
        <w:rPr>
          <w:sz w:val="15"/>
        </w:rPr>
        <w:t>复合材料学报</w:t>
      </w:r>
      <w:r w:rsidR="0065214B" w:rsidRPr="0065214B">
        <w:rPr>
          <w:sz w:val="15"/>
        </w:rPr>
        <w:t>, 2008, 25(1): 5-</w:t>
      </w:r>
      <w:r w:rsidR="00AE0422">
        <w:rPr>
          <w:sz w:val="15"/>
        </w:rPr>
        <w:t>5</w:t>
      </w:r>
      <w:r w:rsidR="0065214B" w:rsidRPr="0065214B">
        <w:rPr>
          <w:sz w:val="15"/>
        </w:rPr>
        <w:t>.</w:t>
      </w:r>
    </w:p>
    <w:p w:rsidR="00FC2AAD" w:rsidRPr="005F4F26" w:rsidRDefault="00D25AB1" w:rsidP="00126CF0">
      <w:pPr>
        <w:rPr>
          <w:rFonts w:hint="eastAsia"/>
          <w:sz w:val="15"/>
        </w:rPr>
      </w:pPr>
      <w:r w:rsidRPr="005F4F26">
        <w:rPr>
          <w:sz w:val="15"/>
        </w:rPr>
        <w:t xml:space="preserve">3 </w:t>
      </w:r>
      <w:proofErr w:type="spellStart"/>
      <w:r w:rsidR="0065214B" w:rsidRPr="0065214B">
        <w:rPr>
          <w:sz w:val="15"/>
        </w:rPr>
        <w:t>Awerbuch</w:t>
      </w:r>
      <w:proofErr w:type="spellEnd"/>
      <w:r w:rsidR="0065214B" w:rsidRPr="0065214B">
        <w:rPr>
          <w:sz w:val="15"/>
        </w:rPr>
        <w:t xml:space="preserve"> J, </w:t>
      </w:r>
      <w:proofErr w:type="spellStart"/>
      <w:r w:rsidR="0065214B" w:rsidRPr="0065214B">
        <w:rPr>
          <w:sz w:val="15"/>
        </w:rPr>
        <w:t>Madhukar</w:t>
      </w:r>
      <w:proofErr w:type="spellEnd"/>
      <w:r w:rsidR="0065214B" w:rsidRPr="0065214B">
        <w:rPr>
          <w:sz w:val="15"/>
        </w:rPr>
        <w:t xml:space="preserve"> M S. Notched Strength of Composite Laminates: Predictions and Experiments--A Review. Journal of Reinforced Plastics &amp;</w:t>
      </w:r>
      <w:r w:rsidR="0065214B">
        <w:rPr>
          <w:sz w:val="15"/>
        </w:rPr>
        <w:t xml:space="preserve"> Composites, 1985, 4(1): 3-159.</w:t>
      </w:r>
    </w:p>
    <w:p w:rsidR="00D22062" w:rsidRPr="005F4F26" w:rsidRDefault="00D25AB1" w:rsidP="003D5DF1">
      <w:pPr>
        <w:rPr>
          <w:rFonts w:hint="eastAsia"/>
          <w:sz w:val="15"/>
        </w:rPr>
      </w:pPr>
      <w:r w:rsidRPr="005F4F26">
        <w:rPr>
          <w:sz w:val="15"/>
        </w:rPr>
        <w:t>4</w:t>
      </w:r>
      <w:r w:rsidR="003D5DF1" w:rsidRPr="005F4F26">
        <w:rPr>
          <w:sz w:val="15"/>
        </w:rPr>
        <w:t xml:space="preserve"> </w:t>
      </w:r>
      <w:r w:rsidR="00D22062" w:rsidRPr="00D22062">
        <w:rPr>
          <w:sz w:val="15"/>
        </w:rPr>
        <w:t xml:space="preserve">Whitney J M, </w:t>
      </w:r>
      <w:proofErr w:type="spellStart"/>
      <w:r w:rsidR="00D22062" w:rsidRPr="00D22062">
        <w:rPr>
          <w:sz w:val="15"/>
        </w:rPr>
        <w:t>Nuismer</w:t>
      </w:r>
      <w:proofErr w:type="spellEnd"/>
      <w:r w:rsidR="00D22062" w:rsidRPr="00D22062">
        <w:rPr>
          <w:sz w:val="15"/>
        </w:rPr>
        <w:t xml:space="preserve"> R J. Stress Fracture Criteria for Laminated Composites Containing Stress Concentrations. Journal of Composite Materials, 1974, 8(3): 253-65.</w:t>
      </w:r>
    </w:p>
    <w:p w:rsidR="0081436B" w:rsidRPr="005F4F26" w:rsidRDefault="00D25AB1" w:rsidP="003D5DF1">
      <w:pPr>
        <w:rPr>
          <w:rFonts w:hint="eastAsia"/>
          <w:sz w:val="15"/>
        </w:rPr>
      </w:pPr>
      <w:r w:rsidRPr="005F4F26">
        <w:rPr>
          <w:sz w:val="15"/>
        </w:rPr>
        <w:t>5</w:t>
      </w:r>
      <w:r w:rsidR="003D5DF1" w:rsidRPr="005F4F26">
        <w:rPr>
          <w:sz w:val="15"/>
        </w:rPr>
        <w:t xml:space="preserve"> </w:t>
      </w:r>
      <w:r w:rsidR="0081436B" w:rsidRPr="0081436B">
        <w:rPr>
          <w:sz w:val="15"/>
        </w:rPr>
        <w:t xml:space="preserve">Ochoa O </w:t>
      </w:r>
      <w:proofErr w:type="spellStart"/>
      <w:r w:rsidR="0081436B" w:rsidRPr="0081436B">
        <w:rPr>
          <w:sz w:val="15"/>
        </w:rPr>
        <w:t>O</w:t>
      </w:r>
      <w:proofErr w:type="spellEnd"/>
      <w:r w:rsidR="0081436B" w:rsidRPr="0081436B">
        <w:rPr>
          <w:sz w:val="15"/>
        </w:rPr>
        <w:t xml:space="preserve">, Reddy J N. Finite Element Analysis of Composite Laminates. Nasa </w:t>
      </w:r>
      <w:proofErr w:type="spellStart"/>
      <w:r w:rsidR="0081436B" w:rsidRPr="0081436B">
        <w:rPr>
          <w:sz w:val="15"/>
        </w:rPr>
        <w:t>Sti</w:t>
      </w:r>
      <w:proofErr w:type="spellEnd"/>
      <w:r w:rsidR="0081436B" w:rsidRPr="0081436B">
        <w:rPr>
          <w:sz w:val="15"/>
        </w:rPr>
        <w:t>/recon Technical Report A, 1992, 94(1): 37-109.</w:t>
      </w:r>
    </w:p>
    <w:p w:rsidR="003D5DF1" w:rsidRPr="005F4F26" w:rsidRDefault="00D25AB1" w:rsidP="003D5DF1">
      <w:pPr>
        <w:rPr>
          <w:sz w:val="15"/>
        </w:rPr>
      </w:pPr>
      <w:r w:rsidRPr="005F4F26">
        <w:rPr>
          <w:sz w:val="15"/>
        </w:rPr>
        <w:t>6</w:t>
      </w:r>
      <w:r w:rsidR="00F3244D" w:rsidRPr="00F3244D">
        <w:rPr>
          <w:sz w:val="15"/>
        </w:rPr>
        <w:t>黄争鸣</w:t>
      </w:r>
      <w:r w:rsidR="00F3244D" w:rsidRPr="00F3244D">
        <w:rPr>
          <w:sz w:val="15"/>
        </w:rPr>
        <w:t xml:space="preserve">, </w:t>
      </w:r>
      <w:r w:rsidR="00F3244D" w:rsidRPr="00F3244D">
        <w:rPr>
          <w:sz w:val="15"/>
        </w:rPr>
        <w:t>张华山</w:t>
      </w:r>
      <w:r w:rsidR="00F3244D" w:rsidRPr="00F3244D">
        <w:rPr>
          <w:sz w:val="15"/>
        </w:rPr>
        <w:t xml:space="preserve">. </w:t>
      </w:r>
      <w:r w:rsidR="00F3244D" w:rsidRPr="00F3244D">
        <w:rPr>
          <w:sz w:val="15"/>
        </w:rPr>
        <w:t>纤维增强复合材料强度理论的研究现状与发展趋势</w:t>
      </w:r>
      <w:r w:rsidR="00F3244D" w:rsidRPr="00F3244D">
        <w:rPr>
          <w:sz w:val="15"/>
        </w:rPr>
        <w:t>——"</w:t>
      </w:r>
      <w:r w:rsidR="00F3244D" w:rsidRPr="00F3244D">
        <w:rPr>
          <w:sz w:val="15"/>
        </w:rPr>
        <w:t>破</w:t>
      </w:r>
      <w:r w:rsidR="00F3244D" w:rsidRPr="00F3244D">
        <w:rPr>
          <w:rFonts w:hint="eastAsia"/>
          <w:sz w:val="15"/>
        </w:rPr>
        <w:t>坏分析奥运会</w:t>
      </w:r>
      <w:r w:rsidR="00F3244D" w:rsidRPr="00F3244D">
        <w:rPr>
          <w:sz w:val="15"/>
        </w:rPr>
        <w:t>"</w:t>
      </w:r>
      <w:r w:rsidR="00F3244D" w:rsidRPr="00F3244D">
        <w:rPr>
          <w:sz w:val="15"/>
        </w:rPr>
        <w:t>评估综述</w:t>
      </w:r>
      <w:r w:rsidR="00F3244D" w:rsidRPr="00F3244D">
        <w:rPr>
          <w:sz w:val="15"/>
        </w:rPr>
        <w:t xml:space="preserve">. </w:t>
      </w:r>
      <w:r w:rsidR="00F3244D" w:rsidRPr="00F3244D">
        <w:rPr>
          <w:sz w:val="15"/>
        </w:rPr>
        <w:t>力学进展</w:t>
      </w:r>
      <w:r w:rsidR="00F3244D" w:rsidRPr="00F3244D">
        <w:rPr>
          <w:sz w:val="15"/>
        </w:rPr>
        <w:t>, 2007, 37(1): 80-98.</w:t>
      </w:r>
    </w:p>
    <w:p w:rsidR="003D5DF1" w:rsidRPr="005F4F26" w:rsidRDefault="00D25AB1" w:rsidP="003D5DF1">
      <w:pPr>
        <w:rPr>
          <w:sz w:val="15"/>
        </w:rPr>
      </w:pPr>
      <w:r w:rsidRPr="005F4F26">
        <w:rPr>
          <w:sz w:val="15"/>
        </w:rPr>
        <w:t>7</w:t>
      </w:r>
      <w:r w:rsidR="00D01E1C" w:rsidRPr="005F4F26">
        <w:rPr>
          <w:sz w:val="15"/>
        </w:rPr>
        <w:t xml:space="preserve"> </w:t>
      </w:r>
      <w:r w:rsidR="006E142A" w:rsidRPr="006E142A">
        <w:rPr>
          <w:sz w:val="15"/>
        </w:rPr>
        <w:t>Tsai S W, Wu E M. A General Theory of Strength for Anisotropic Materials. Journal of Composite Materials, 1971, 5(1): 58-80.</w:t>
      </w:r>
    </w:p>
    <w:p w:rsidR="003D5DF1" w:rsidRPr="005F4F26" w:rsidRDefault="00D25AB1" w:rsidP="003D5DF1">
      <w:pPr>
        <w:rPr>
          <w:sz w:val="15"/>
        </w:rPr>
      </w:pPr>
      <w:r w:rsidRPr="005F4F26">
        <w:rPr>
          <w:sz w:val="15"/>
        </w:rPr>
        <w:lastRenderedPageBreak/>
        <w:t>8</w:t>
      </w:r>
      <w:r w:rsidR="003D5DF1" w:rsidRPr="005F4F26">
        <w:rPr>
          <w:sz w:val="15"/>
        </w:rPr>
        <w:t xml:space="preserve"> </w:t>
      </w:r>
      <w:r w:rsidR="0024581C" w:rsidRPr="0024581C">
        <w:rPr>
          <w:sz w:val="15"/>
        </w:rPr>
        <w:t xml:space="preserve">Hashin Z, </w:t>
      </w:r>
      <w:proofErr w:type="spellStart"/>
      <w:r w:rsidR="0024581C" w:rsidRPr="0024581C">
        <w:rPr>
          <w:sz w:val="15"/>
        </w:rPr>
        <w:t>Rotem</w:t>
      </w:r>
      <w:proofErr w:type="spellEnd"/>
      <w:r w:rsidR="0024581C" w:rsidRPr="0024581C">
        <w:rPr>
          <w:sz w:val="15"/>
        </w:rPr>
        <w:t xml:space="preserve"> A. A Fatigue Failure Criterion for Fiber Reinforced Materials. Journal of Composite Materials, 1973, 7(4): 448-64.</w:t>
      </w:r>
    </w:p>
    <w:p w:rsidR="0024581C" w:rsidRPr="005F4F26" w:rsidRDefault="000F49F9" w:rsidP="003D5DF1">
      <w:pPr>
        <w:rPr>
          <w:rFonts w:hint="eastAsia"/>
          <w:sz w:val="15"/>
        </w:rPr>
      </w:pPr>
      <w:r w:rsidRPr="005F4F26">
        <w:rPr>
          <w:sz w:val="15"/>
        </w:rPr>
        <w:t xml:space="preserve">9 </w:t>
      </w:r>
      <w:r w:rsidR="0024581C" w:rsidRPr="0024581C">
        <w:rPr>
          <w:sz w:val="15"/>
        </w:rPr>
        <w:t xml:space="preserve">Puck A, </w:t>
      </w:r>
      <w:proofErr w:type="spellStart"/>
      <w:r w:rsidR="0024581C" w:rsidRPr="0024581C">
        <w:rPr>
          <w:sz w:val="15"/>
        </w:rPr>
        <w:t>Schürmann</w:t>
      </w:r>
      <w:proofErr w:type="spellEnd"/>
      <w:r w:rsidR="0024581C" w:rsidRPr="0024581C">
        <w:rPr>
          <w:sz w:val="15"/>
        </w:rPr>
        <w:t xml:space="preserve"> H. Failure analysis of FRP laminates by means of physically based phenomenological models. Composites Science &amp; Technology, 2002, 62(12–13): 1633-62.</w:t>
      </w:r>
    </w:p>
    <w:p w:rsidR="00EC1BD2" w:rsidRPr="005F4F26" w:rsidRDefault="000F49F9" w:rsidP="003D5DF1">
      <w:pPr>
        <w:rPr>
          <w:rFonts w:hint="eastAsia"/>
          <w:sz w:val="15"/>
        </w:rPr>
      </w:pPr>
      <w:r w:rsidRPr="005F4F26">
        <w:rPr>
          <w:sz w:val="15"/>
        </w:rPr>
        <w:t>10</w:t>
      </w:r>
      <w:r w:rsidR="00D25AB1" w:rsidRPr="005F4F26">
        <w:rPr>
          <w:sz w:val="15"/>
        </w:rPr>
        <w:t xml:space="preserve"> </w:t>
      </w:r>
      <w:r w:rsidR="00EC1BD2" w:rsidRPr="00EC1BD2">
        <w:rPr>
          <w:sz w:val="15"/>
        </w:rPr>
        <w:t xml:space="preserve">Poon C, </w:t>
      </w:r>
      <w:proofErr w:type="spellStart"/>
      <w:r w:rsidR="00EC1BD2" w:rsidRPr="00EC1BD2">
        <w:rPr>
          <w:sz w:val="15"/>
        </w:rPr>
        <w:t>Shokrieh</w:t>
      </w:r>
      <w:proofErr w:type="spellEnd"/>
      <w:r w:rsidR="00EC1BD2" w:rsidRPr="00EC1BD2">
        <w:rPr>
          <w:sz w:val="15"/>
        </w:rPr>
        <w:t xml:space="preserve"> M </w:t>
      </w:r>
      <w:proofErr w:type="spellStart"/>
      <w:r w:rsidR="00EC1BD2" w:rsidRPr="00EC1BD2">
        <w:rPr>
          <w:sz w:val="15"/>
        </w:rPr>
        <w:t>M</w:t>
      </w:r>
      <w:proofErr w:type="spellEnd"/>
      <w:r w:rsidR="00EC1BD2" w:rsidRPr="00EC1BD2">
        <w:rPr>
          <w:sz w:val="15"/>
        </w:rPr>
        <w:t xml:space="preserve">, </w:t>
      </w:r>
      <w:proofErr w:type="spellStart"/>
      <w:r w:rsidR="00EC1BD2" w:rsidRPr="00EC1BD2">
        <w:rPr>
          <w:sz w:val="15"/>
        </w:rPr>
        <w:t>Lessard</w:t>
      </w:r>
      <w:proofErr w:type="spellEnd"/>
      <w:r w:rsidR="00EC1BD2" w:rsidRPr="00EC1BD2">
        <w:rPr>
          <w:sz w:val="15"/>
        </w:rPr>
        <w:t xml:space="preserve"> L B. Three-Dimensional Progressive Failure Analysis of Pin/Bolt Loaded Composite Laminates. 1996,</w:t>
      </w:r>
    </w:p>
    <w:p w:rsidR="002358BA" w:rsidRPr="005F4F26" w:rsidRDefault="00D25AB1" w:rsidP="00126CF0">
      <w:pPr>
        <w:rPr>
          <w:rFonts w:hint="eastAsia"/>
          <w:sz w:val="15"/>
        </w:rPr>
      </w:pPr>
      <w:r w:rsidRPr="005F4F26">
        <w:rPr>
          <w:sz w:val="15"/>
        </w:rPr>
        <w:t>1</w:t>
      </w:r>
      <w:r w:rsidR="000F49F9" w:rsidRPr="005F4F26">
        <w:rPr>
          <w:sz w:val="15"/>
        </w:rPr>
        <w:t>1</w:t>
      </w:r>
      <w:r w:rsidR="00FA6981" w:rsidRPr="005F4F26">
        <w:rPr>
          <w:sz w:val="15"/>
        </w:rPr>
        <w:t xml:space="preserve"> </w:t>
      </w:r>
      <w:proofErr w:type="spellStart"/>
      <w:r w:rsidR="002358BA" w:rsidRPr="002358BA">
        <w:rPr>
          <w:sz w:val="15"/>
        </w:rPr>
        <w:t>Krajcinovic</w:t>
      </w:r>
      <w:proofErr w:type="spellEnd"/>
      <w:r w:rsidR="002358BA" w:rsidRPr="002358BA">
        <w:rPr>
          <w:sz w:val="15"/>
        </w:rPr>
        <w:t xml:space="preserve"> D K. Continuum damage mechanics. 1984, 37(1): 1-6.</w:t>
      </w:r>
    </w:p>
    <w:p w:rsidR="006904F5" w:rsidRPr="005F4F26" w:rsidRDefault="00D25AB1" w:rsidP="00126CF0">
      <w:pPr>
        <w:rPr>
          <w:rFonts w:hint="eastAsia"/>
          <w:sz w:val="15"/>
        </w:rPr>
      </w:pPr>
      <w:r w:rsidRPr="005F4F26">
        <w:rPr>
          <w:sz w:val="15"/>
        </w:rPr>
        <w:t>1</w:t>
      </w:r>
      <w:r w:rsidR="000F49F9" w:rsidRPr="005F4F26">
        <w:rPr>
          <w:sz w:val="15"/>
        </w:rPr>
        <w:t>2</w:t>
      </w:r>
      <w:r w:rsidRPr="005F4F26">
        <w:rPr>
          <w:sz w:val="15"/>
        </w:rPr>
        <w:t xml:space="preserve"> </w:t>
      </w:r>
      <w:proofErr w:type="spellStart"/>
      <w:r w:rsidR="006904F5" w:rsidRPr="006904F5">
        <w:rPr>
          <w:sz w:val="15"/>
        </w:rPr>
        <w:t>Camanho</w:t>
      </w:r>
      <w:proofErr w:type="spellEnd"/>
      <w:r w:rsidR="006904F5" w:rsidRPr="006904F5">
        <w:rPr>
          <w:sz w:val="15"/>
        </w:rPr>
        <w:t xml:space="preserve"> P M P R D C. Application of numerical methods to the strength of mechanically fastened joints in composite laminates. Wear, 1999, 5(2): 114-35.</w:t>
      </w:r>
    </w:p>
    <w:p w:rsidR="006B0D6E" w:rsidRPr="005F4F26" w:rsidRDefault="00D25AB1" w:rsidP="00126CF0">
      <w:pPr>
        <w:rPr>
          <w:rFonts w:hint="eastAsia"/>
          <w:sz w:val="15"/>
        </w:rPr>
      </w:pPr>
      <w:r w:rsidRPr="005F4F26">
        <w:rPr>
          <w:sz w:val="15"/>
        </w:rPr>
        <w:t>1</w:t>
      </w:r>
      <w:r w:rsidR="000F49F9" w:rsidRPr="005F4F26">
        <w:rPr>
          <w:sz w:val="15"/>
        </w:rPr>
        <w:t>3</w:t>
      </w:r>
      <w:r w:rsidR="00F5788D" w:rsidRPr="005F4F26">
        <w:rPr>
          <w:sz w:val="15"/>
        </w:rPr>
        <w:t xml:space="preserve"> </w:t>
      </w:r>
      <w:proofErr w:type="spellStart"/>
      <w:r w:rsidR="006B0D6E" w:rsidRPr="006B0D6E">
        <w:rPr>
          <w:sz w:val="15"/>
        </w:rPr>
        <w:t>Camanho</w:t>
      </w:r>
      <w:proofErr w:type="spellEnd"/>
      <w:r w:rsidR="006B0D6E" w:rsidRPr="006B0D6E">
        <w:rPr>
          <w:sz w:val="15"/>
        </w:rPr>
        <w:t xml:space="preserve"> P </w:t>
      </w:r>
      <w:proofErr w:type="spellStart"/>
      <w:r w:rsidR="006B0D6E" w:rsidRPr="006B0D6E">
        <w:rPr>
          <w:sz w:val="15"/>
        </w:rPr>
        <w:t>P</w:t>
      </w:r>
      <w:proofErr w:type="spellEnd"/>
      <w:r w:rsidR="006B0D6E" w:rsidRPr="006B0D6E">
        <w:rPr>
          <w:sz w:val="15"/>
        </w:rPr>
        <w:t>, Matthews F L. Stress analysis and strength prediction of mechanically fastened joints in FRP: a review. Composites Part A Applied Science &amp; Manufacturing, 1997, 28(6): 529-47.</w:t>
      </w:r>
    </w:p>
    <w:p w:rsidR="001C525C" w:rsidRPr="005F4F26" w:rsidRDefault="00870B74" w:rsidP="00126CF0">
      <w:pPr>
        <w:rPr>
          <w:rFonts w:hint="eastAsia"/>
          <w:sz w:val="15"/>
        </w:rPr>
      </w:pPr>
      <w:r w:rsidRPr="005F4F26">
        <w:rPr>
          <w:sz w:val="15"/>
        </w:rPr>
        <w:t>1</w:t>
      </w:r>
      <w:r w:rsidR="000F49F9" w:rsidRPr="005F4F26">
        <w:rPr>
          <w:sz w:val="15"/>
        </w:rPr>
        <w:t>4</w:t>
      </w:r>
      <w:r w:rsidR="00FA6981" w:rsidRPr="005F4F26">
        <w:rPr>
          <w:sz w:val="15"/>
        </w:rPr>
        <w:t xml:space="preserve"> </w:t>
      </w:r>
      <w:proofErr w:type="spellStart"/>
      <w:r w:rsidR="001C525C" w:rsidRPr="001C525C">
        <w:rPr>
          <w:sz w:val="15"/>
        </w:rPr>
        <w:t>Shahid</w:t>
      </w:r>
      <w:proofErr w:type="spellEnd"/>
      <w:r w:rsidR="001C525C" w:rsidRPr="001C525C">
        <w:rPr>
          <w:sz w:val="15"/>
        </w:rPr>
        <w:t xml:space="preserve"> I, Chang F K. Accumulative damage model for tensile and shear failures of laminated composite plates. Journal of Composite Materials, 1995, 29(7): 926-81.</w:t>
      </w:r>
    </w:p>
    <w:p w:rsidR="003C48FB" w:rsidRDefault="00D25AB1" w:rsidP="00126CF0">
      <w:pPr>
        <w:rPr>
          <w:rFonts w:hint="eastAsia"/>
          <w:sz w:val="15"/>
        </w:rPr>
      </w:pPr>
      <w:r w:rsidRPr="005F4F26">
        <w:rPr>
          <w:sz w:val="15"/>
        </w:rPr>
        <w:t>1</w:t>
      </w:r>
      <w:r w:rsidR="000F49F9" w:rsidRPr="005F4F26">
        <w:rPr>
          <w:sz w:val="15"/>
        </w:rPr>
        <w:t>5</w:t>
      </w:r>
      <w:r w:rsidRPr="005F4F26">
        <w:rPr>
          <w:sz w:val="15"/>
        </w:rPr>
        <w:t xml:space="preserve"> </w:t>
      </w:r>
      <w:r w:rsidR="003C48FB" w:rsidRPr="003C48FB">
        <w:rPr>
          <w:sz w:val="15"/>
        </w:rPr>
        <w:t>Chang F K, Chang K Y. A Progressive Damage Model for Laminated Composites Containing Stress Concentrations. Journal of Composite Materials, 1987, 21(9): 834-55.</w:t>
      </w:r>
    </w:p>
    <w:p w:rsidR="00886654" w:rsidRPr="00886654" w:rsidRDefault="00886654" w:rsidP="00886654">
      <w:pPr>
        <w:rPr>
          <w:rFonts w:hint="eastAsia"/>
          <w:sz w:val="15"/>
        </w:rPr>
      </w:pPr>
      <w:r>
        <w:rPr>
          <w:sz w:val="15"/>
        </w:rPr>
        <w:t>1</w:t>
      </w:r>
      <w:r w:rsidRPr="00886654">
        <w:rPr>
          <w:sz w:val="15"/>
        </w:rPr>
        <w:t xml:space="preserve">6 </w:t>
      </w:r>
      <w:proofErr w:type="spellStart"/>
      <w:r w:rsidR="003C48FB" w:rsidRPr="003C48FB">
        <w:rPr>
          <w:sz w:val="15"/>
        </w:rPr>
        <w:t>Ladeveze</w:t>
      </w:r>
      <w:proofErr w:type="spellEnd"/>
      <w:r w:rsidR="003C48FB" w:rsidRPr="003C48FB">
        <w:rPr>
          <w:sz w:val="15"/>
        </w:rPr>
        <w:t xml:space="preserve"> P, </w:t>
      </w:r>
      <w:proofErr w:type="spellStart"/>
      <w:r w:rsidR="003C48FB" w:rsidRPr="003C48FB">
        <w:rPr>
          <w:sz w:val="15"/>
        </w:rPr>
        <w:t>Ledantec</w:t>
      </w:r>
      <w:proofErr w:type="spellEnd"/>
      <w:r w:rsidR="003C48FB" w:rsidRPr="003C48FB">
        <w:rPr>
          <w:sz w:val="15"/>
        </w:rPr>
        <w:t xml:space="preserve"> E. Damage modelling of the elementary ply for laminated composites. Composites Science &amp; Technology, 1992, 43(3): 257-67.</w:t>
      </w:r>
    </w:p>
    <w:p w:rsidR="00ED0F08" w:rsidRPr="00886654" w:rsidRDefault="00886654" w:rsidP="00886654">
      <w:pPr>
        <w:rPr>
          <w:rFonts w:hint="eastAsia"/>
          <w:sz w:val="15"/>
        </w:rPr>
      </w:pPr>
      <w:r>
        <w:rPr>
          <w:sz w:val="15"/>
        </w:rPr>
        <w:t>1</w:t>
      </w:r>
      <w:r w:rsidR="0082710D">
        <w:rPr>
          <w:sz w:val="15"/>
        </w:rPr>
        <w:t>7</w:t>
      </w:r>
      <w:r w:rsidRPr="00886654">
        <w:rPr>
          <w:sz w:val="15"/>
        </w:rPr>
        <w:t xml:space="preserve"> </w:t>
      </w:r>
      <w:proofErr w:type="spellStart"/>
      <w:r w:rsidR="00ED0F08" w:rsidRPr="00ED0F08">
        <w:rPr>
          <w:sz w:val="15"/>
        </w:rPr>
        <w:t>Maimí</w:t>
      </w:r>
      <w:proofErr w:type="spellEnd"/>
      <w:r w:rsidR="00ED0F08" w:rsidRPr="00ED0F08">
        <w:rPr>
          <w:sz w:val="15"/>
        </w:rPr>
        <w:t xml:space="preserve"> P, </w:t>
      </w:r>
      <w:proofErr w:type="spellStart"/>
      <w:r w:rsidR="00ED0F08" w:rsidRPr="00ED0F08">
        <w:rPr>
          <w:sz w:val="15"/>
        </w:rPr>
        <w:t>Camanho</w:t>
      </w:r>
      <w:proofErr w:type="spellEnd"/>
      <w:r w:rsidR="00ED0F08" w:rsidRPr="00ED0F08">
        <w:rPr>
          <w:sz w:val="15"/>
        </w:rPr>
        <w:t xml:space="preserve"> P </w:t>
      </w:r>
      <w:proofErr w:type="spellStart"/>
      <w:r w:rsidR="00ED0F08" w:rsidRPr="00ED0F08">
        <w:rPr>
          <w:sz w:val="15"/>
        </w:rPr>
        <w:t>P</w:t>
      </w:r>
      <w:proofErr w:type="spellEnd"/>
      <w:r w:rsidR="00ED0F08" w:rsidRPr="00ED0F08">
        <w:rPr>
          <w:sz w:val="15"/>
        </w:rPr>
        <w:t xml:space="preserve">, </w:t>
      </w:r>
      <w:proofErr w:type="spellStart"/>
      <w:r w:rsidR="00ED0F08" w:rsidRPr="00ED0F08">
        <w:rPr>
          <w:sz w:val="15"/>
        </w:rPr>
        <w:t>Mayugo</w:t>
      </w:r>
      <w:proofErr w:type="spellEnd"/>
      <w:r w:rsidR="00ED0F08" w:rsidRPr="00ED0F08">
        <w:rPr>
          <w:sz w:val="15"/>
        </w:rPr>
        <w:t xml:space="preserve"> J A, et al. A continuum damage model for composite laminates: Part II – Computational implementation and validation. Mechanics of Materials, 2007, 39(10): 909-19.</w:t>
      </w:r>
    </w:p>
    <w:p w:rsidR="00D25AB1" w:rsidRPr="005F4F26" w:rsidRDefault="00D25AB1" w:rsidP="00126CF0">
      <w:pPr>
        <w:rPr>
          <w:rFonts w:hint="eastAsia"/>
          <w:sz w:val="15"/>
        </w:rPr>
      </w:pPr>
      <w:r w:rsidRPr="005F4F26">
        <w:rPr>
          <w:sz w:val="15"/>
        </w:rPr>
        <w:t>1</w:t>
      </w:r>
      <w:r w:rsidR="009A3E08">
        <w:rPr>
          <w:sz w:val="15"/>
        </w:rPr>
        <w:t>8</w:t>
      </w:r>
      <w:r w:rsidRPr="005F4F26">
        <w:rPr>
          <w:rFonts w:hint="eastAsia"/>
          <w:sz w:val="15"/>
        </w:rPr>
        <w:t xml:space="preserve"> </w:t>
      </w:r>
      <w:proofErr w:type="spellStart"/>
      <w:r w:rsidR="00ED0F08" w:rsidRPr="00ED0F08">
        <w:rPr>
          <w:sz w:val="15"/>
        </w:rPr>
        <w:t>Lapczyk</w:t>
      </w:r>
      <w:proofErr w:type="spellEnd"/>
      <w:r w:rsidR="00ED0F08" w:rsidRPr="00ED0F08">
        <w:rPr>
          <w:sz w:val="15"/>
        </w:rPr>
        <w:t xml:space="preserve"> I, Hurtado J A. Progressive damage modeling in fiber-reinforced materials. Composites Part A Applied Science &amp; Manufacturing, 2007, 38(11): 2333-41.</w:t>
      </w:r>
    </w:p>
    <w:p w:rsidR="00FA6981" w:rsidRPr="005F4F26" w:rsidRDefault="00A646DA" w:rsidP="00FA6981">
      <w:pPr>
        <w:rPr>
          <w:rFonts w:hint="eastAsia"/>
          <w:sz w:val="15"/>
        </w:rPr>
      </w:pPr>
      <w:r w:rsidRPr="005F4F26">
        <w:rPr>
          <w:sz w:val="15"/>
        </w:rPr>
        <w:t>1</w:t>
      </w:r>
      <w:r w:rsidR="009A3E08">
        <w:rPr>
          <w:sz w:val="15"/>
        </w:rPr>
        <w:t>9</w:t>
      </w:r>
      <w:r w:rsidR="00F5788D" w:rsidRPr="005F4F26">
        <w:rPr>
          <w:sz w:val="15"/>
        </w:rPr>
        <w:t xml:space="preserve"> </w:t>
      </w:r>
      <w:r w:rsidR="00ED0F08" w:rsidRPr="00ED0F08">
        <w:rPr>
          <w:sz w:val="15"/>
        </w:rPr>
        <w:t>Lee C S, Kim J H, Kim S K, et al. Initial and progressive failure analyses for composite laminates using Puck failure criterion and damage-coupled finite element method. Composite Structures, 2015, 121(406-19.</w:t>
      </w:r>
    </w:p>
    <w:p w:rsidR="00B10EDE" w:rsidRPr="005F4F26" w:rsidRDefault="009A3E08" w:rsidP="00FA6981">
      <w:pPr>
        <w:rPr>
          <w:rFonts w:hint="eastAsia"/>
          <w:sz w:val="15"/>
        </w:rPr>
      </w:pPr>
      <w:r>
        <w:rPr>
          <w:rFonts w:hint="eastAsia"/>
          <w:sz w:val="15"/>
        </w:rPr>
        <w:t>20</w:t>
      </w:r>
      <w:r w:rsidR="00450193" w:rsidRPr="005F4F26">
        <w:rPr>
          <w:rFonts w:hint="eastAsia"/>
          <w:sz w:val="15"/>
        </w:rPr>
        <w:t xml:space="preserve"> </w:t>
      </w:r>
      <w:proofErr w:type="spellStart"/>
      <w:r w:rsidR="00F9321F" w:rsidRPr="00F9321F">
        <w:rPr>
          <w:sz w:val="15"/>
        </w:rPr>
        <w:t>Bažant</w:t>
      </w:r>
      <w:proofErr w:type="spellEnd"/>
      <w:r w:rsidR="00F9321F" w:rsidRPr="00F9321F">
        <w:rPr>
          <w:sz w:val="15"/>
        </w:rPr>
        <w:t xml:space="preserve"> Z P, Oh B H. Crack band theory for fracture of concrete. </w:t>
      </w:r>
      <w:proofErr w:type="spellStart"/>
      <w:r w:rsidR="00F9321F" w:rsidRPr="00F9321F">
        <w:rPr>
          <w:sz w:val="15"/>
        </w:rPr>
        <w:t>Matériaux</w:t>
      </w:r>
      <w:proofErr w:type="spellEnd"/>
      <w:r w:rsidR="00F9321F" w:rsidRPr="00F9321F">
        <w:rPr>
          <w:sz w:val="15"/>
        </w:rPr>
        <w:t xml:space="preserve"> Et Construction, 1983, 16(3): 155-77.</w:t>
      </w:r>
    </w:p>
    <w:p w:rsidR="00FC2AAD" w:rsidRPr="005F4F26" w:rsidRDefault="009A3E08" w:rsidP="00FA6981">
      <w:pPr>
        <w:rPr>
          <w:rFonts w:hint="eastAsia"/>
          <w:sz w:val="15"/>
        </w:rPr>
      </w:pPr>
      <w:r>
        <w:rPr>
          <w:rFonts w:hint="eastAsia"/>
          <w:sz w:val="15"/>
        </w:rPr>
        <w:t>21</w:t>
      </w:r>
      <w:r w:rsidR="00D25AB1" w:rsidRPr="005F4F26">
        <w:rPr>
          <w:rFonts w:hint="eastAsia"/>
          <w:sz w:val="15"/>
        </w:rPr>
        <w:t xml:space="preserve"> </w:t>
      </w:r>
      <w:proofErr w:type="spellStart"/>
      <w:r w:rsidR="00B10EDE" w:rsidRPr="00B10EDE">
        <w:rPr>
          <w:sz w:val="15"/>
        </w:rPr>
        <w:t>Chamis</w:t>
      </w:r>
      <w:proofErr w:type="spellEnd"/>
      <w:r w:rsidR="00B10EDE" w:rsidRPr="00B10EDE">
        <w:rPr>
          <w:sz w:val="15"/>
        </w:rPr>
        <w:t xml:space="preserve"> C </w:t>
      </w:r>
      <w:proofErr w:type="spellStart"/>
      <w:r w:rsidR="00B10EDE" w:rsidRPr="00B10EDE">
        <w:rPr>
          <w:sz w:val="15"/>
        </w:rPr>
        <w:t>C</w:t>
      </w:r>
      <w:proofErr w:type="spellEnd"/>
      <w:r w:rsidR="00B10EDE" w:rsidRPr="00B10EDE">
        <w:rPr>
          <w:sz w:val="15"/>
        </w:rPr>
        <w:t>, Sinclair J H. Ten-</w:t>
      </w:r>
      <w:proofErr w:type="spellStart"/>
      <w:r w:rsidR="00B10EDE" w:rsidRPr="00B10EDE">
        <w:rPr>
          <w:sz w:val="15"/>
        </w:rPr>
        <w:t>deg</w:t>
      </w:r>
      <w:proofErr w:type="spellEnd"/>
      <w:r w:rsidR="00B10EDE" w:rsidRPr="00B10EDE">
        <w:rPr>
          <w:sz w:val="15"/>
        </w:rPr>
        <w:t xml:space="preserve"> off-axis test for shear properties in fiber composites. Experimental Mechanics, 1977, 17(9): 339-46.</w:t>
      </w:r>
    </w:p>
    <w:p w:rsidR="00FA6981" w:rsidRPr="005F4F26" w:rsidRDefault="000F49F9" w:rsidP="00FA6981">
      <w:pPr>
        <w:rPr>
          <w:rFonts w:hint="eastAsia"/>
          <w:sz w:val="15"/>
        </w:rPr>
      </w:pPr>
      <w:r w:rsidRPr="005F4F26">
        <w:rPr>
          <w:sz w:val="15"/>
        </w:rPr>
        <w:t>2</w:t>
      </w:r>
      <w:r w:rsidR="009A3E08">
        <w:rPr>
          <w:sz w:val="15"/>
        </w:rPr>
        <w:t>2</w:t>
      </w:r>
      <w:r w:rsidR="00FA6981" w:rsidRPr="005F4F26">
        <w:rPr>
          <w:sz w:val="15"/>
        </w:rPr>
        <w:t xml:space="preserve"> </w:t>
      </w:r>
      <w:r w:rsidR="00B10EDE" w:rsidRPr="00B10EDE">
        <w:rPr>
          <w:sz w:val="15"/>
        </w:rPr>
        <w:t xml:space="preserve">Swanson S R, </w:t>
      </w:r>
      <w:proofErr w:type="spellStart"/>
      <w:r w:rsidR="00B10EDE" w:rsidRPr="00B10EDE">
        <w:rPr>
          <w:sz w:val="15"/>
        </w:rPr>
        <w:t>Messick</w:t>
      </w:r>
      <w:proofErr w:type="spellEnd"/>
      <w:r w:rsidR="00B10EDE" w:rsidRPr="00B10EDE">
        <w:rPr>
          <w:sz w:val="15"/>
        </w:rPr>
        <w:t xml:space="preserve"> M, </w:t>
      </w:r>
      <w:proofErr w:type="spellStart"/>
      <w:r w:rsidR="00B10EDE" w:rsidRPr="00B10EDE">
        <w:rPr>
          <w:sz w:val="15"/>
        </w:rPr>
        <w:t>Toombes</w:t>
      </w:r>
      <w:proofErr w:type="spellEnd"/>
      <w:r w:rsidR="00B10EDE" w:rsidRPr="00B10EDE">
        <w:rPr>
          <w:sz w:val="15"/>
        </w:rPr>
        <w:t xml:space="preserve"> G R. Comparison of torsion tube and </w:t>
      </w:r>
      <w:proofErr w:type="spellStart"/>
      <w:r w:rsidR="00B10EDE" w:rsidRPr="00B10EDE">
        <w:rPr>
          <w:sz w:val="15"/>
        </w:rPr>
        <w:t>Iosipescu</w:t>
      </w:r>
      <w:proofErr w:type="spellEnd"/>
      <w:r w:rsidR="00B10EDE" w:rsidRPr="00B10EDE">
        <w:rPr>
          <w:sz w:val="15"/>
        </w:rPr>
        <w:t xml:space="preserve"> in-plane shear test results for a carbon fibre-reinforced epoxy composite. Composites, 1985, 16(3): 220-4.</w:t>
      </w:r>
    </w:p>
    <w:p w:rsidR="00E4662B" w:rsidRPr="005F4F26" w:rsidRDefault="00D25AB1" w:rsidP="00EE2122">
      <w:pPr>
        <w:rPr>
          <w:rFonts w:hint="eastAsia"/>
          <w:sz w:val="15"/>
        </w:rPr>
      </w:pPr>
      <w:r w:rsidRPr="005F4F26">
        <w:rPr>
          <w:sz w:val="15"/>
        </w:rPr>
        <w:t>2</w:t>
      </w:r>
      <w:r w:rsidR="009A3E08">
        <w:rPr>
          <w:sz w:val="15"/>
        </w:rPr>
        <w:t>3</w:t>
      </w:r>
      <w:r w:rsidR="00EE2122" w:rsidRPr="005F4F26">
        <w:rPr>
          <w:rFonts w:hint="eastAsia"/>
          <w:sz w:val="15"/>
        </w:rPr>
        <w:t xml:space="preserve"> </w:t>
      </w:r>
      <w:r w:rsidR="00B10EDE" w:rsidRPr="00B10EDE">
        <w:rPr>
          <w:sz w:val="15"/>
        </w:rPr>
        <w:t>Weinberg M. Shear testing of neat thermoplastic resins and their unidirectional graphite composites. Composites, 1987, 18(5): 386-92.</w:t>
      </w:r>
    </w:p>
    <w:p w:rsidR="00D25AB1" w:rsidRPr="005F4F26" w:rsidRDefault="00D25AB1" w:rsidP="00FA6981">
      <w:pPr>
        <w:rPr>
          <w:rFonts w:hint="eastAsia"/>
          <w:sz w:val="15"/>
        </w:rPr>
      </w:pPr>
      <w:r w:rsidRPr="005F4F26">
        <w:rPr>
          <w:sz w:val="15"/>
        </w:rPr>
        <w:t>2</w:t>
      </w:r>
      <w:r w:rsidR="00B44780">
        <w:rPr>
          <w:sz w:val="15"/>
        </w:rPr>
        <w:t>4</w:t>
      </w:r>
      <w:r w:rsidR="00162609" w:rsidRPr="005F4F26">
        <w:rPr>
          <w:sz w:val="15"/>
        </w:rPr>
        <w:t xml:space="preserve"> </w:t>
      </w:r>
      <w:r w:rsidR="00AF0D89" w:rsidRPr="00E4662B">
        <w:rPr>
          <w:sz w:val="15"/>
        </w:rPr>
        <w:t>Hahn H T, Tsai S W. Nonlinear Elastic Behavior of Unidirectional Composite Laminae. Journal of Composite Materials, 1973, 7(1): 102-18.</w:t>
      </w:r>
    </w:p>
    <w:p w:rsidR="00D25AB1" w:rsidRPr="005F4F26" w:rsidRDefault="00D25AB1" w:rsidP="00FA6981">
      <w:pPr>
        <w:rPr>
          <w:rFonts w:hint="eastAsia"/>
          <w:sz w:val="15"/>
        </w:rPr>
      </w:pPr>
      <w:r w:rsidRPr="005F4F26">
        <w:rPr>
          <w:sz w:val="15"/>
        </w:rPr>
        <w:t>2</w:t>
      </w:r>
      <w:r w:rsidR="00B44780">
        <w:rPr>
          <w:sz w:val="15"/>
        </w:rPr>
        <w:t>5</w:t>
      </w:r>
      <w:r w:rsidRPr="005F4F26">
        <w:rPr>
          <w:sz w:val="15"/>
        </w:rPr>
        <w:t xml:space="preserve"> </w:t>
      </w:r>
      <w:proofErr w:type="spellStart"/>
      <w:r w:rsidR="00553D76" w:rsidRPr="00553D76">
        <w:rPr>
          <w:sz w:val="15"/>
        </w:rPr>
        <w:t>Paepegem</w:t>
      </w:r>
      <w:proofErr w:type="spellEnd"/>
      <w:r w:rsidR="00553D76" w:rsidRPr="00553D76">
        <w:rPr>
          <w:sz w:val="15"/>
        </w:rPr>
        <w:t xml:space="preserve"> W V, </w:t>
      </w:r>
      <w:proofErr w:type="spellStart"/>
      <w:r w:rsidR="00553D76" w:rsidRPr="00553D76">
        <w:rPr>
          <w:sz w:val="15"/>
        </w:rPr>
        <w:t>Baere</w:t>
      </w:r>
      <w:proofErr w:type="spellEnd"/>
      <w:r w:rsidR="00553D76" w:rsidRPr="00553D76">
        <w:rPr>
          <w:sz w:val="15"/>
        </w:rPr>
        <w:t xml:space="preserve"> I D, Degrieck J. Modelling the nonlinear shear stress–strain response of glass fibre-reinforced composites. Part I: Experimental results. Composites Science &amp; Technology, 2006, 66(10): 1455-</w:t>
      </w:r>
      <w:r w:rsidR="00553D76" w:rsidRPr="00553D76">
        <w:rPr>
          <w:sz w:val="15"/>
        </w:rPr>
        <w:t>64.</w:t>
      </w:r>
    </w:p>
    <w:p w:rsidR="00B604A4" w:rsidRPr="00E4662B" w:rsidRDefault="00D25AB1" w:rsidP="00B604A4">
      <w:pPr>
        <w:rPr>
          <w:sz w:val="15"/>
        </w:rPr>
      </w:pPr>
      <w:r w:rsidRPr="005F4F26">
        <w:rPr>
          <w:sz w:val="15"/>
        </w:rPr>
        <w:t>2</w:t>
      </w:r>
      <w:r w:rsidR="00B44780">
        <w:rPr>
          <w:sz w:val="15"/>
        </w:rPr>
        <w:t>6</w:t>
      </w:r>
      <w:r w:rsidRPr="005F4F26">
        <w:rPr>
          <w:sz w:val="15"/>
        </w:rPr>
        <w:t xml:space="preserve"> </w:t>
      </w:r>
      <w:r w:rsidR="00B604A4" w:rsidRPr="00E4662B">
        <w:rPr>
          <w:sz w:val="15"/>
        </w:rPr>
        <w:t xml:space="preserve">Chang F K, </w:t>
      </w:r>
      <w:proofErr w:type="spellStart"/>
      <w:r w:rsidR="00B604A4" w:rsidRPr="00E4662B">
        <w:rPr>
          <w:sz w:val="15"/>
        </w:rPr>
        <w:t>Lessard</w:t>
      </w:r>
      <w:proofErr w:type="spellEnd"/>
      <w:r w:rsidR="00B604A4" w:rsidRPr="00E4662B">
        <w:rPr>
          <w:sz w:val="15"/>
        </w:rPr>
        <w:t xml:space="preserve"> L B. Damage Tolerance of Laminated Composites Containing an Open Hole and Subjected to Compressive Loadings: Part I--Analysis. Journal of Composite Materials, 1991, 25(1): 44-64.</w:t>
      </w:r>
    </w:p>
    <w:p w:rsidR="00A51E17" w:rsidRPr="00E4662B" w:rsidRDefault="00A51E17" w:rsidP="00A51E17">
      <w:pPr>
        <w:rPr>
          <w:sz w:val="15"/>
        </w:rPr>
      </w:pPr>
      <w:r w:rsidRPr="005F4F26">
        <w:rPr>
          <w:sz w:val="15"/>
        </w:rPr>
        <w:t>2</w:t>
      </w:r>
      <w:r w:rsidR="00687E07">
        <w:rPr>
          <w:sz w:val="15"/>
        </w:rPr>
        <w:t>7</w:t>
      </w:r>
      <w:r w:rsidR="006C62C4" w:rsidRPr="006C62C4">
        <w:rPr>
          <w:sz w:val="15"/>
        </w:rPr>
        <w:t>刘魏光</w:t>
      </w:r>
      <w:r w:rsidR="006C62C4" w:rsidRPr="006C62C4">
        <w:rPr>
          <w:sz w:val="15"/>
        </w:rPr>
        <w:t xml:space="preserve">, </w:t>
      </w:r>
      <w:r w:rsidR="006C62C4" w:rsidRPr="006C62C4">
        <w:rPr>
          <w:sz w:val="15"/>
        </w:rPr>
        <w:t>余音</w:t>
      </w:r>
      <w:r w:rsidR="006C62C4" w:rsidRPr="006C62C4">
        <w:rPr>
          <w:sz w:val="15"/>
        </w:rPr>
        <w:t xml:space="preserve">, </w:t>
      </w:r>
      <w:r w:rsidR="006C62C4" w:rsidRPr="006C62C4">
        <w:rPr>
          <w:sz w:val="15"/>
        </w:rPr>
        <w:t>汪海</w:t>
      </w:r>
      <w:r w:rsidR="006C62C4" w:rsidRPr="006C62C4">
        <w:rPr>
          <w:sz w:val="15"/>
        </w:rPr>
        <w:t xml:space="preserve">. </w:t>
      </w:r>
      <w:r w:rsidR="006C62C4" w:rsidRPr="006C62C4">
        <w:rPr>
          <w:sz w:val="15"/>
        </w:rPr>
        <w:t>考虑剪切非线性的复合材料渐进损伤模型</w:t>
      </w:r>
      <w:r w:rsidR="006C62C4" w:rsidRPr="006C62C4">
        <w:rPr>
          <w:sz w:val="15"/>
        </w:rPr>
        <w:t xml:space="preserve">. </w:t>
      </w:r>
      <w:r w:rsidR="006C62C4" w:rsidRPr="006C62C4">
        <w:rPr>
          <w:sz w:val="15"/>
        </w:rPr>
        <w:t>上海交通大学学报</w:t>
      </w:r>
      <w:r w:rsidR="006C62C4" w:rsidRPr="006C62C4">
        <w:rPr>
          <w:sz w:val="15"/>
        </w:rPr>
        <w:t>, 2016, 50(2): 194-9.</w:t>
      </w:r>
    </w:p>
    <w:p w:rsidR="00687E07" w:rsidRPr="00E4662B" w:rsidRDefault="00687E07" w:rsidP="00687E07">
      <w:pPr>
        <w:rPr>
          <w:sz w:val="15"/>
        </w:rPr>
      </w:pPr>
      <w:r w:rsidRPr="005F4F26">
        <w:rPr>
          <w:sz w:val="15"/>
        </w:rPr>
        <w:t>2</w:t>
      </w:r>
      <w:r>
        <w:rPr>
          <w:sz w:val="15"/>
        </w:rPr>
        <w:t>8</w:t>
      </w:r>
      <w:r w:rsidRPr="005F4F26">
        <w:rPr>
          <w:sz w:val="15"/>
        </w:rPr>
        <w:t xml:space="preserve"> </w:t>
      </w:r>
      <w:proofErr w:type="spellStart"/>
      <w:r w:rsidR="00C53D3C" w:rsidRPr="00C53D3C">
        <w:rPr>
          <w:sz w:val="15"/>
        </w:rPr>
        <w:t>Blacklock</w:t>
      </w:r>
      <w:proofErr w:type="spellEnd"/>
      <w:r w:rsidR="00C53D3C" w:rsidRPr="00C53D3C">
        <w:rPr>
          <w:sz w:val="15"/>
        </w:rPr>
        <w:t xml:space="preserve"> J R, Richard R M. Finite element anal</w:t>
      </w:r>
      <w:r w:rsidR="00C53D3C">
        <w:rPr>
          <w:sz w:val="15"/>
        </w:rPr>
        <w:t>ysis of inelastic structures</w:t>
      </w:r>
      <w:r w:rsidR="00C53D3C" w:rsidRPr="00C53D3C">
        <w:rPr>
          <w:sz w:val="15"/>
        </w:rPr>
        <w:t xml:space="preserve">. </w:t>
      </w:r>
      <w:proofErr w:type="spellStart"/>
      <w:r w:rsidR="00C53D3C" w:rsidRPr="00C53D3C">
        <w:rPr>
          <w:sz w:val="15"/>
        </w:rPr>
        <w:t>Aiaa</w:t>
      </w:r>
      <w:proofErr w:type="spellEnd"/>
      <w:r w:rsidR="00C53D3C" w:rsidRPr="00C53D3C">
        <w:rPr>
          <w:sz w:val="15"/>
        </w:rPr>
        <w:t xml:space="preserve"> Journal, 2015, 7(7):432-438.</w:t>
      </w:r>
    </w:p>
    <w:p w:rsidR="00D25AB1" w:rsidRDefault="00D25AB1" w:rsidP="00FA6981">
      <w:pPr>
        <w:rPr>
          <w:sz w:val="15"/>
        </w:rPr>
      </w:pPr>
    </w:p>
    <w:p w:rsidR="00A51E17" w:rsidRDefault="00A51E17" w:rsidP="00FA6981">
      <w:pPr>
        <w:rPr>
          <w:sz w:val="15"/>
        </w:rPr>
      </w:pPr>
    </w:p>
    <w:p w:rsidR="00A51E17" w:rsidRPr="005F4F26" w:rsidRDefault="00A51E17" w:rsidP="00FA6981">
      <w:pPr>
        <w:rPr>
          <w:rFonts w:hint="eastAsia"/>
          <w:sz w:val="15"/>
        </w:rPr>
        <w:sectPr w:rsidR="00A51E17" w:rsidRPr="005F4F26">
          <w:type w:val="continuous"/>
          <w:pgSz w:w="11906" w:h="16838"/>
          <w:pgMar w:top="1247" w:right="1106" w:bottom="1247" w:left="1106" w:header="851" w:footer="1247" w:gutter="0"/>
          <w:cols w:num="2" w:space="425"/>
          <w:titlePg/>
          <w:docGrid w:type="linesAndChars" w:linePitch="312"/>
        </w:sectPr>
      </w:pPr>
    </w:p>
    <w:p w:rsidR="00773362" w:rsidRPr="005F4F26" w:rsidRDefault="00773362">
      <w:pPr>
        <w:numPr>
          <w:ilvl w:val="0"/>
          <w:numId w:val="4"/>
        </w:numPr>
        <w:spacing w:line="360" w:lineRule="auto"/>
        <w:rPr>
          <w:b/>
          <w:sz w:val="15"/>
        </w:rPr>
        <w:sectPr w:rsidR="00773362" w:rsidRPr="005F4F26">
          <w:footerReference w:type="first" r:id="rId46"/>
          <w:pgSz w:w="11906" w:h="16838"/>
          <w:pgMar w:top="1247" w:right="1106" w:bottom="1247" w:left="1106" w:header="851" w:footer="1247" w:gutter="0"/>
          <w:cols w:num="2" w:space="425"/>
          <w:titlePg/>
          <w:docGrid w:type="linesAndChars" w:linePitch="312"/>
        </w:sectPr>
      </w:pPr>
    </w:p>
    <w:p w:rsidR="004F3481" w:rsidRDefault="004F3481">
      <w:pPr>
        <w:pStyle w:val="a9"/>
        <w:spacing w:line="360" w:lineRule="auto"/>
        <w:rPr>
          <w:bCs/>
        </w:rPr>
      </w:pPr>
      <w:r>
        <w:rPr>
          <w:bCs/>
        </w:rPr>
        <w:t>PROGRESSIVE DAMAGE</w:t>
      </w:r>
      <w:r w:rsidR="00126CF0" w:rsidRPr="005F4F26">
        <w:rPr>
          <w:bCs/>
        </w:rPr>
        <w:t xml:space="preserve"> ANALYSIS OF COMPOSITE </w:t>
      </w:r>
    </w:p>
    <w:p w:rsidR="00773362" w:rsidRPr="005F4F26" w:rsidRDefault="00126CF0">
      <w:pPr>
        <w:pStyle w:val="a9"/>
        <w:spacing w:line="360" w:lineRule="auto"/>
      </w:pPr>
      <w:r w:rsidRPr="005F4F26">
        <w:rPr>
          <w:bCs/>
        </w:rPr>
        <w:t>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F04956">
      <w:pPr>
        <w:spacing w:line="360" w:lineRule="auto"/>
        <w:jc w:val="center"/>
      </w:pPr>
      <w:r w:rsidRPr="005F4F26">
        <w:rPr>
          <w:lang w:val="en-GB"/>
        </w:rPr>
        <w:t xml:space="preserve">Chu </w:t>
      </w:r>
      <w:proofErr w:type="spellStart"/>
      <w:r w:rsidRPr="005F4F26">
        <w:rPr>
          <w:lang w:val="en-GB"/>
        </w:rPr>
        <w:t>Pengcheng</w:t>
      </w:r>
      <w:proofErr w:type="spellEnd"/>
      <w:r w:rsidR="00633BA5">
        <w:rPr>
          <w:lang w:val="en-GB"/>
        </w:rPr>
        <w:t xml:space="preserve">, </w:t>
      </w:r>
      <w:r w:rsidR="00A646DA" w:rsidRPr="005F4F26">
        <w:rPr>
          <w:lang w:val="en-GB"/>
        </w:rPr>
        <w:t>Li Zheng</w:t>
      </w:r>
      <w:r w:rsidR="0082264A" w:rsidRPr="005F4F26">
        <w:rPr>
          <w:rFonts w:eastAsia="楷体_GB2312"/>
          <w:vertAlign w:val="superscript"/>
        </w:rPr>
        <w:t>2)</w:t>
      </w:r>
      <w:r>
        <w:rPr>
          <w:lang w:val="en-GB"/>
        </w:rPr>
        <w:t>,</w:t>
      </w:r>
      <w:r w:rsidR="00A646DA" w:rsidRPr="005F4F26">
        <w:rPr>
          <w:lang w:val="en-GB"/>
        </w:rPr>
        <w:t xml:space="preserve"> </w:t>
      </w:r>
      <w:r w:rsidRPr="005F4F26">
        <w:t>Chen Jianlin</w:t>
      </w:r>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0D1927" w:rsidRDefault="00773362">
      <w:pPr>
        <w:spacing w:line="360" w:lineRule="auto"/>
      </w:pPr>
      <w:r w:rsidRPr="005F4F26">
        <w:rPr>
          <w:b/>
        </w:rPr>
        <w:t>Abstract</w:t>
      </w:r>
      <w:r w:rsidRPr="005F4F26">
        <w:rPr>
          <w:b/>
          <w:lang w:val="en-GB"/>
        </w:rPr>
        <w:t>：</w:t>
      </w:r>
      <w:r w:rsidR="00234876" w:rsidRPr="00234876">
        <w:t xml:space="preserve">Composite materials have been increasingly used in practical </w:t>
      </w:r>
      <w:r w:rsidR="00750D92">
        <w:rPr>
          <w:rFonts w:hint="eastAsia"/>
        </w:rPr>
        <w:t>engineering</w:t>
      </w:r>
      <w:r w:rsidR="00234876" w:rsidRPr="00234876">
        <w:t xml:space="preserve">, many of which are designed as large aperture composite laminates, such as aircraft </w:t>
      </w:r>
      <w:r w:rsidR="00762A5E">
        <w:rPr>
          <w:rFonts w:hint="eastAsia"/>
        </w:rPr>
        <w:t>gates</w:t>
      </w:r>
      <w:r w:rsidR="00762A5E">
        <w:t xml:space="preserve"> </w:t>
      </w:r>
      <w:r w:rsidR="00234876" w:rsidRPr="00234876">
        <w:t>and portholes.</w:t>
      </w:r>
      <w:r w:rsidR="00080A2D" w:rsidRPr="00080A2D">
        <w:t xml:space="preserve"> Due to its complex stress state and the effect of stress concentration, coupled with the anisotropic nature of the composite material itself, various complex failure modes are produced,</w:t>
      </w:r>
      <w:r w:rsidR="00234876" w:rsidRPr="00234876">
        <w:t xml:space="preserve"> </w:t>
      </w:r>
      <w:r w:rsidR="00080A2D" w:rsidRPr="00080A2D">
        <w:t>which leads to the difficulty in predicting the damage of laminate</w:t>
      </w:r>
      <w:r w:rsidR="00080A2D">
        <w:rPr>
          <w:rFonts w:hint="eastAsia"/>
        </w:rPr>
        <w:t>s</w:t>
      </w:r>
      <w:r w:rsidR="00080A2D">
        <w:t xml:space="preserve"> </w:t>
      </w:r>
      <w:r w:rsidR="00080A2D">
        <w:rPr>
          <w:rFonts w:hint="eastAsia"/>
        </w:rPr>
        <w:t>with</w:t>
      </w:r>
      <w:r w:rsidR="00080A2D">
        <w:t xml:space="preserve"> big cutouts</w:t>
      </w:r>
      <w:r w:rsidR="00080A2D" w:rsidRPr="00080A2D">
        <w:t xml:space="preserve">. </w:t>
      </w:r>
      <w:r w:rsidR="00234876" w:rsidRPr="00234876">
        <w:t xml:space="preserve">In this paper, the progressive damage model is used to numerically simulate the damage of composite laminates </w:t>
      </w:r>
      <w:r w:rsidR="00716E95">
        <w:t xml:space="preserve">with different cutouts and different layup </w:t>
      </w:r>
      <w:r w:rsidR="00234876" w:rsidRPr="00234876">
        <w:t xml:space="preserve">under tensile loading. </w:t>
      </w:r>
      <w:r w:rsidR="00DA1147" w:rsidRPr="00DA1147">
        <w:t xml:space="preserve">The Hashin criterion is used to judge whether the laminate has </w:t>
      </w:r>
      <w:r w:rsidR="00DA1147">
        <w:t>been damaged, and the continu</w:t>
      </w:r>
      <w:r w:rsidR="00DA1147">
        <w:rPr>
          <w:rFonts w:hint="eastAsia"/>
        </w:rPr>
        <w:t>um</w:t>
      </w:r>
      <w:r w:rsidR="00DA1147" w:rsidRPr="00DA1147">
        <w:t xml:space="preserve"> damage model is used to simulate the </w:t>
      </w:r>
      <w:r w:rsidR="003400C5">
        <w:t xml:space="preserve">progressive </w:t>
      </w:r>
      <w:r w:rsidR="00DA1147" w:rsidRPr="00DA1147">
        <w:t>failure process of the damaged laminate. At the same time, shear nonlinear theory is introduced to perfect the model.</w:t>
      </w:r>
      <w:r w:rsidR="00234876" w:rsidRPr="00234876">
        <w:t xml:space="preserve"> We use ABAQUS finite element software, through the UMAT subroutine program written in Fortran to introduce progressive failure calculation model, calculate the ultimate load of the composite laminates</w:t>
      </w:r>
      <w:r w:rsidR="00D1791E">
        <w:t xml:space="preserve"> with big cutouts</w:t>
      </w:r>
      <w:r w:rsidR="00234876" w:rsidRPr="00234876">
        <w:t>, and simulate the entire process from the initial failure to complete failure of the laminate. Comparing the calculated results with the experimental results, the damage evolution mechanism and rules in the process of laminate destruction can be finally obtained. It also verifies that the calculation method in this paper can accurately predict the ultimate load</w:t>
      </w:r>
      <w:r w:rsidR="006D7D8B">
        <w:t xml:space="preserve"> </w:t>
      </w:r>
      <w:r w:rsidR="006D7D8B" w:rsidRPr="006D7D8B">
        <w:t>and damage behavior</w:t>
      </w:r>
      <w:r w:rsidR="006D7D8B">
        <w:t xml:space="preserve"> of</w:t>
      </w:r>
      <w:r w:rsidR="00234876" w:rsidRPr="00234876">
        <w:t xml:space="preserve"> composite laminate</w:t>
      </w:r>
      <w:r w:rsidR="006D7D8B">
        <w:t xml:space="preserve"> with big cutouts</w:t>
      </w:r>
      <w:r w:rsidR="00234876" w:rsidRPr="00234876">
        <w:t xml:space="preserve"> under tensile load. </w:t>
      </w:r>
    </w:p>
    <w:p w:rsidR="00773362" w:rsidRPr="00C50437" w:rsidRDefault="00773362" w:rsidP="003B291A">
      <w:pPr>
        <w:spacing w:line="360" w:lineRule="auto"/>
        <w:ind w:left="1"/>
      </w:pPr>
      <w:r w:rsidRPr="005F4F26">
        <w:rPr>
          <w:b/>
        </w:rPr>
        <w:t>Key words</w:t>
      </w:r>
      <w:r w:rsidRPr="005F4F26">
        <w:rPr>
          <w:lang w:val="en-GB"/>
        </w:rPr>
        <w:t>：</w:t>
      </w:r>
      <w:r w:rsidR="00D84A85" w:rsidRPr="005F4F26">
        <w:t>composi</w:t>
      </w:r>
      <w:r w:rsidR="004274AA">
        <w:t>te laminate,</w:t>
      </w:r>
      <w:r w:rsidR="00090955">
        <w:t xml:space="preserve"> </w:t>
      </w:r>
      <w:r w:rsidR="004274AA">
        <w:t xml:space="preserve">big </w:t>
      </w:r>
      <w:r w:rsidR="00D84A85" w:rsidRPr="005F4F26">
        <w:t xml:space="preserve">cutout, </w:t>
      </w:r>
      <w:r w:rsidR="00090955">
        <w:t>progressive failure, continuum damage model, shear nonlinearity</w:t>
      </w:r>
      <w:r w:rsidR="00090955" w:rsidRPr="00C50437">
        <w:t xml:space="preserve"> </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1701" w:rsidRDefault="00BF1701">
      <w:r>
        <w:separator/>
      </w:r>
    </w:p>
  </w:endnote>
  <w:endnote w:type="continuationSeparator" w:id="0">
    <w:p w:rsidR="00BF1701" w:rsidRDefault="00BF1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0D1927" w:rsidRDefault="000D1927">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0D1927" w:rsidRDefault="000D1927">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0D1927" w:rsidRDefault="000D1927">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0D1927" w:rsidRPr="005973A9" w:rsidTr="005973A9">
      <w:tc>
        <w:tcPr>
          <w:tcW w:w="5000" w:type="pct"/>
          <w:shd w:val="clear" w:color="auto" w:fill="auto"/>
        </w:tcPr>
        <w:p w:rsidR="000D1927" w:rsidRPr="005973A9" w:rsidRDefault="000D1927"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0D1927" w:rsidRPr="005973A9" w:rsidRDefault="000D1927"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0D1927" w:rsidRPr="0095298C" w:rsidRDefault="000D1927"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0D1927" w:rsidRDefault="000D1927">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0D1927" w:rsidRDefault="000D1927">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0D1927" w:rsidRDefault="000D1927">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1701" w:rsidRDefault="00BF1701">
      <w:r>
        <w:separator/>
      </w:r>
    </w:p>
  </w:footnote>
  <w:footnote w:type="continuationSeparator" w:id="0">
    <w:p w:rsidR="00BF1701" w:rsidRDefault="00BF17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0D1927" w:rsidRDefault="000D1927">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742A"/>
    <w:rsid w:val="0001118C"/>
    <w:rsid w:val="00011A30"/>
    <w:rsid w:val="00011E7C"/>
    <w:rsid w:val="00012664"/>
    <w:rsid w:val="00013140"/>
    <w:rsid w:val="00021CD9"/>
    <w:rsid w:val="000309BA"/>
    <w:rsid w:val="0003770D"/>
    <w:rsid w:val="00040372"/>
    <w:rsid w:val="00041658"/>
    <w:rsid w:val="00042EB6"/>
    <w:rsid w:val="00043024"/>
    <w:rsid w:val="00043A2B"/>
    <w:rsid w:val="000512BE"/>
    <w:rsid w:val="000530A1"/>
    <w:rsid w:val="000538CC"/>
    <w:rsid w:val="0005458A"/>
    <w:rsid w:val="00054AA1"/>
    <w:rsid w:val="00054C46"/>
    <w:rsid w:val="00055039"/>
    <w:rsid w:val="000660B2"/>
    <w:rsid w:val="0006646A"/>
    <w:rsid w:val="000664D3"/>
    <w:rsid w:val="00071BF3"/>
    <w:rsid w:val="0007202C"/>
    <w:rsid w:val="00072AD5"/>
    <w:rsid w:val="00073740"/>
    <w:rsid w:val="00073C88"/>
    <w:rsid w:val="000746A5"/>
    <w:rsid w:val="00074A5C"/>
    <w:rsid w:val="00075DA7"/>
    <w:rsid w:val="000803D3"/>
    <w:rsid w:val="00080A2D"/>
    <w:rsid w:val="00082735"/>
    <w:rsid w:val="00082A26"/>
    <w:rsid w:val="00090955"/>
    <w:rsid w:val="000918D8"/>
    <w:rsid w:val="000930A6"/>
    <w:rsid w:val="000A1AE6"/>
    <w:rsid w:val="000A5051"/>
    <w:rsid w:val="000A50F5"/>
    <w:rsid w:val="000A6524"/>
    <w:rsid w:val="000B0BC8"/>
    <w:rsid w:val="000B52F4"/>
    <w:rsid w:val="000B5C2E"/>
    <w:rsid w:val="000C1546"/>
    <w:rsid w:val="000C3103"/>
    <w:rsid w:val="000C3415"/>
    <w:rsid w:val="000C6536"/>
    <w:rsid w:val="000C7128"/>
    <w:rsid w:val="000C75FD"/>
    <w:rsid w:val="000D1927"/>
    <w:rsid w:val="000D5DF8"/>
    <w:rsid w:val="000D623C"/>
    <w:rsid w:val="000D653E"/>
    <w:rsid w:val="000D77CB"/>
    <w:rsid w:val="000E564C"/>
    <w:rsid w:val="000E59A8"/>
    <w:rsid w:val="000E722B"/>
    <w:rsid w:val="000E78AB"/>
    <w:rsid w:val="000F0848"/>
    <w:rsid w:val="000F0E20"/>
    <w:rsid w:val="000F3719"/>
    <w:rsid w:val="000F49F9"/>
    <w:rsid w:val="000F4A80"/>
    <w:rsid w:val="000F4C24"/>
    <w:rsid w:val="000F4F51"/>
    <w:rsid w:val="000F55C3"/>
    <w:rsid w:val="000F6AD1"/>
    <w:rsid w:val="001001F5"/>
    <w:rsid w:val="00102228"/>
    <w:rsid w:val="00102F39"/>
    <w:rsid w:val="001032E5"/>
    <w:rsid w:val="00104C08"/>
    <w:rsid w:val="00106D33"/>
    <w:rsid w:val="00110467"/>
    <w:rsid w:val="00112EBF"/>
    <w:rsid w:val="001132B2"/>
    <w:rsid w:val="00114AD6"/>
    <w:rsid w:val="0011619B"/>
    <w:rsid w:val="001162F4"/>
    <w:rsid w:val="00116842"/>
    <w:rsid w:val="00117214"/>
    <w:rsid w:val="00117364"/>
    <w:rsid w:val="00120574"/>
    <w:rsid w:val="00120A33"/>
    <w:rsid w:val="00120F04"/>
    <w:rsid w:val="001212DF"/>
    <w:rsid w:val="0012307A"/>
    <w:rsid w:val="00126CF0"/>
    <w:rsid w:val="001326C2"/>
    <w:rsid w:val="0013483A"/>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7665"/>
    <w:rsid w:val="00180C57"/>
    <w:rsid w:val="001812E8"/>
    <w:rsid w:val="001841D6"/>
    <w:rsid w:val="00185C7F"/>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525C"/>
    <w:rsid w:val="001C613F"/>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10999"/>
    <w:rsid w:val="00213BA7"/>
    <w:rsid w:val="00217AC1"/>
    <w:rsid w:val="00223FBB"/>
    <w:rsid w:val="00225736"/>
    <w:rsid w:val="00227B3A"/>
    <w:rsid w:val="002307FC"/>
    <w:rsid w:val="00231D9A"/>
    <w:rsid w:val="0023248E"/>
    <w:rsid w:val="00233422"/>
    <w:rsid w:val="002343E7"/>
    <w:rsid w:val="00234876"/>
    <w:rsid w:val="002349FE"/>
    <w:rsid w:val="002358BA"/>
    <w:rsid w:val="00235DC0"/>
    <w:rsid w:val="002363E5"/>
    <w:rsid w:val="00237DC7"/>
    <w:rsid w:val="002437B0"/>
    <w:rsid w:val="002456F6"/>
    <w:rsid w:val="0024581C"/>
    <w:rsid w:val="00247620"/>
    <w:rsid w:val="0024763F"/>
    <w:rsid w:val="00250AF9"/>
    <w:rsid w:val="00252E01"/>
    <w:rsid w:val="0025317E"/>
    <w:rsid w:val="002536BE"/>
    <w:rsid w:val="0025381F"/>
    <w:rsid w:val="00253B23"/>
    <w:rsid w:val="00256036"/>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86CD2"/>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E1009"/>
    <w:rsid w:val="002E73D3"/>
    <w:rsid w:val="002F39A3"/>
    <w:rsid w:val="002F4B5E"/>
    <w:rsid w:val="002F4C71"/>
    <w:rsid w:val="002F56D7"/>
    <w:rsid w:val="002F7CA8"/>
    <w:rsid w:val="003027AB"/>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FE0"/>
    <w:rsid w:val="003214C9"/>
    <w:rsid w:val="003231CB"/>
    <w:rsid w:val="00326A3B"/>
    <w:rsid w:val="00330741"/>
    <w:rsid w:val="00330972"/>
    <w:rsid w:val="0033242C"/>
    <w:rsid w:val="00332BBF"/>
    <w:rsid w:val="00335CC5"/>
    <w:rsid w:val="00336A78"/>
    <w:rsid w:val="003379E6"/>
    <w:rsid w:val="003400C5"/>
    <w:rsid w:val="00340C04"/>
    <w:rsid w:val="003441F4"/>
    <w:rsid w:val="0034459A"/>
    <w:rsid w:val="00345C79"/>
    <w:rsid w:val="00347057"/>
    <w:rsid w:val="00347648"/>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83C"/>
    <w:rsid w:val="00384CAB"/>
    <w:rsid w:val="00385C73"/>
    <w:rsid w:val="0039107F"/>
    <w:rsid w:val="00392570"/>
    <w:rsid w:val="00392FC7"/>
    <w:rsid w:val="00393997"/>
    <w:rsid w:val="00393F8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3744"/>
    <w:rsid w:val="003C48FB"/>
    <w:rsid w:val="003C4E68"/>
    <w:rsid w:val="003C517F"/>
    <w:rsid w:val="003C70CB"/>
    <w:rsid w:val="003D19D1"/>
    <w:rsid w:val="003D2317"/>
    <w:rsid w:val="003D3837"/>
    <w:rsid w:val="003D4687"/>
    <w:rsid w:val="003D4A21"/>
    <w:rsid w:val="003D5BFF"/>
    <w:rsid w:val="003D5DF1"/>
    <w:rsid w:val="003D6E35"/>
    <w:rsid w:val="003D6F02"/>
    <w:rsid w:val="003E0335"/>
    <w:rsid w:val="003E1917"/>
    <w:rsid w:val="003E2023"/>
    <w:rsid w:val="003E5147"/>
    <w:rsid w:val="003F02E9"/>
    <w:rsid w:val="003F0381"/>
    <w:rsid w:val="003F57E6"/>
    <w:rsid w:val="00402223"/>
    <w:rsid w:val="0040475B"/>
    <w:rsid w:val="00407A8C"/>
    <w:rsid w:val="004103CC"/>
    <w:rsid w:val="0041098D"/>
    <w:rsid w:val="00412076"/>
    <w:rsid w:val="00413123"/>
    <w:rsid w:val="00416137"/>
    <w:rsid w:val="00416E40"/>
    <w:rsid w:val="0042029D"/>
    <w:rsid w:val="004226D5"/>
    <w:rsid w:val="00424ECD"/>
    <w:rsid w:val="00424F42"/>
    <w:rsid w:val="0042505E"/>
    <w:rsid w:val="004270D7"/>
    <w:rsid w:val="004274AA"/>
    <w:rsid w:val="00430182"/>
    <w:rsid w:val="00430F59"/>
    <w:rsid w:val="0043412A"/>
    <w:rsid w:val="00434CE0"/>
    <w:rsid w:val="00440464"/>
    <w:rsid w:val="0044145E"/>
    <w:rsid w:val="00441CAC"/>
    <w:rsid w:val="00443E82"/>
    <w:rsid w:val="004449F2"/>
    <w:rsid w:val="004453AD"/>
    <w:rsid w:val="004470A0"/>
    <w:rsid w:val="00447ACB"/>
    <w:rsid w:val="00450193"/>
    <w:rsid w:val="00450A58"/>
    <w:rsid w:val="00453D69"/>
    <w:rsid w:val="004559DC"/>
    <w:rsid w:val="00455DF5"/>
    <w:rsid w:val="004566B6"/>
    <w:rsid w:val="00464D16"/>
    <w:rsid w:val="00464EE1"/>
    <w:rsid w:val="004652CA"/>
    <w:rsid w:val="00466B4D"/>
    <w:rsid w:val="00475905"/>
    <w:rsid w:val="00476FD4"/>
    <w:rsid w:val="004805F0"/>
    <w:rsid w:val="004817E3"/>
    <w:rsid w:val="00486BF2"/>
    <w:rsid w:val="00487CA1"/>
    <w:rsid w:val="004955BC"/>
    <w:rsid w:val="004A0E80"/>
    <w:rsid w:val="004A1F23"/>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0FF8"/>
    <w:rsid w:val="004E436A"/>
    <w:rsid w:val="004E4EC0"/>
    <w:rsid w:val="004E6946"/>
    <w:rsid w:val="004E7241"/>
    <w:rsid w:val="004F016D"/>
    <w:rsid w:val="004F0465"/>
    <w:rsid w:val="004F1438"/>
    <w:rsid w:val="004F3481"/>
    <w:rsid w:val="004F5BFE"/>
    <w:rsid w:val="004F5F5C"/>
    <w:rsid w:val="004F705D"/>
    <w:rsid w:val="00501B29"/>
    <w:rsid w:val="00502350"/>
    <w:rsid w:val="005048BC"/>
    <w:rsid w:val="005065D1"/>
    <w:rsid w:val="0050680D"/>
    <w:rsid w:val="00506A0D"/>
    <w:rsid w:val="005072E8"/>
    <w:rsid w:val="005174B0"/>
    <w:rsid w:val="0051772F"/>
    <w:rsid w:val="00517D39"/>
    <w:rsid w:val="00517E33"/>
    <w:rsid w:val="00521A5D"/>
    <w:rsid w:val="00521D5A"/>
    <w:rsid w:val="005222C3"/>
    <w:rsid w:val="00522BD9"/>
    <w:rsid w:val="005316FF"/>
    <w:rsid w:val="00531CC9"/>
    <w:rsid w:val="00532CC4"/>
    <w:rsid w:val="00533F7C"/>
    <w:rsid w:val="005363B3"/>
    <w:rsid w:val="00537B12"/>
    <w:rsid w:val="00540B17"/>
    <w:rsid w:val="00546BD7"/>
    <w:rsid w:val="0055349C"/>
    <w:rsid w:val="00553D76"/>
    <w:rsid w:val="00554290"/>
    <w:rsid w:val="00556A2D"/>
    <w:rsid w:val="0056274A"/>
    <w:rsid w:val="0056302B"/>
    <w:rsid w:val="00563D39"/>
    <w:rsid w:val="00565453"/>
    <w:rsid w:val="00566FEC"/>
    <w:rsid w:val="00567CB1"/>
    <w:rsid w:val="00570112"/>
    <w:rsid w:val="00571238"/>
    <w:rsid w:val="005728AF"/>
    <w:rsid w:val="00572C7B"/>
    <w:rsid w:val="005765F8"/>
    <w:rsid w:val="00576657"/>
    <w:rsid w:val="00583880"/>
    <w:rsid w:val="00591115"/>
    <w:rsid w:val="00591A69"/>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235"/>
    <w:rsid w:val="005C194C"/>
    <w:rsid w:val="005C2A41"/>
    <w:rsid w:val="005C39D1"/>
    <w:rsid w:val="005C4161"/>
    <w:rsid w:val="005C5DEF"/>
    <w:rsid w:val="005D223F"/>
    <w:rsid w:val="005D4FE5"/>
    <w:rsid w:val="005D75E8"/>
    <w:rsid w:val="005E4E94"/>
    <w:rsid w:val="005E6B0B"/>
    <w:rsid w:val="005F1A84"/>
    <w:rsid w:val="005F4F26"/>
    <w:rsid w:val="005F69A2"/>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310D9"/>
    <w:rsid w:val="00633A8C"/>
    <w:rsid w:val="00633BA5"/>
    <w:rsid w:val="00635F75"/>
    <w:rsid w:val="00636F92"/>
    <w:rsid w:val="00640EA7"/>
    <w:rsid w:val="00641D7A"/>
    <w:rsid w:val="00644163"/>
    <w:rsid w:val="006505B0"/>
    <w:rsid w:val="0065197D"/>
    <w:rsid w:val="0065214B"/>
    <w:rsid w:val="006529A0"/>
    <w:rsid w:val="00654E6F"/>
    <w:rsid w:val="0065538A"/>
    <w:rsid w:val="00655793"/>
    <w:rsid w:val="00660596"/>
    <w:rsid w:val="00660F01"/>
    <w:rsid w:val="00661E14"/>
    <w:rsid w:val="006634E0"/>
    <w:rsid w:val="006672EB"/>
    <w:rsid w:val="0066745A"/>
    <w:rsid w:val="00671587"/>
    <w:rsid w:val="00671F43"/>
    <w:rsid w:val="00672727"/>
    <w:rsid w:val="006731DD"/>
    <w:rsid w:val="006743CC"/>
    <w:rsid w:val="00675F44"/>
    <w:rsid w:val="006766C1"/>
    <w:rsid w:val="00682C2D"/>
    <w:rsid w:val="0068390D"/>
    <w:rsid w:val="00684269"/>
    <w:rsid w:val="00684C70"/>
    <w:rsid w:val="00685BFA"/>
    <w:rsid w:val="00687E07"/>
    <w:rsid w:val="006904F5"/>
    <w:rsid w:val="00690634"/>
    <w:rsid w:val="006969CD"/>
    <w:rsid w:val="006A017B"/>
    <w:rsid w:val="006A076D"/>
    <w:rsid w:val="006A2955"/>
    <w:rsid w:val="006A330F"/>
    <w:rsid w:val="006A64E9"/>
    <w:rsid w:val="006A78FE"/>
    <w:rsid w:val="006B0735"/>
    <w:rsid w:val="006B0D6E"/>
    <w:rsid w:val="006C62C4"/>
    <w:rsid w:val="006C6D0F"/>
    <w:rsid w:val="006C7690"/>
    <w:rsid w:val="006D0E06"/>
    <w:rsid w:val="006D0FCA"/>
    <w:rsid w:val="006D1605"/>
    <w:rsid w:val="006D3624"/>
    <w:rsid w:val="006D4395"/>
    <w:rsid w:val="006D4590"/>
    <w:rsid w:val="006D48A0"/>
    <w:rsid w:val="006D4949"/>
    <w:rsid w:val="006D5292"/>
    <w:rsid w:val="006D7D8B"/>
    <w:rsid w:val="006E084E"/>
    <w:rsid w:val="006E0A71"/>
    <w:rsid w:val="006E1314"/>
    <w:rsid w:val="006E142A"/>
    <w:rsid w:val="006E6A74"/>
    <w:rsid w:val="006E76CC"/>
    <w:rsid w:val="006F0814"/>
    <w:rsid w:val="006F3678"/>
    <w:rsid w:val="006F499F"/>
    <w:rsid w:val="006F52BF"/>
    <w:rsid w:val="006F54F2"/>
    <w:rsid w:val="006F7872"/>
    <w:rsid w:val="00701B00"/>
    <w:rsid w:val="00705F35"/>
    <w:rsid w:val="00710993"/>
    <w:rsid w:val="00711747"/>
    <w:rsid w:val="0071317C"/>
    <w:rsid w:val="00713D32"/>
    <w:rsid w:val="007145CF"/>
    <w:rsid w:val="007152DC"/>
    <w:rsid w:val="00716E95"/>
    <w:rsid w:val="0071726B"/>
    <w:rsid w:val="00717668"/>
    <w:rsid w:val="00721083"/>
    <w:rsid w:val="00722AFE"/>
    <w:rsid w:val="007275C2"/>
    <w:rsid w:val="0073162B"/>
    <w:rsid w:val="00732840"/>
    <w:rsid w:val="00736B9E"/>
    <w:rsid w:val="00736D26"/>
    <w:rsid w:val="00737A40"/>
    <w:rsid w:val="0074002E"/>
    <w:rsid w:val="0074437B"/>
    <w:rsid w:val="00744E4A"/>
    <w:rsid w:val="00747868"/>
    <w:rsid w:val="0075077F"/>
    <w:rsid w:val="00750D92"/>
    <w:rsid w:val="0075133F"/>
    <w:rsid w:val="00751943"/>
    <w:rsid w:val="00753975"/>
    <w:rsid w:val="00753ECF"/>
    <w:rsid w:val="007549BA"/>
    <w:rsid w:val="00755398"/>
    <w:rsid w:val="00755945"/>
    <w:rsid w:val="00756901"/>
    <w:rsid w:val="00756A71"/>
    <w:rsid w:val="00756E5C"/>
    <w:rsid w:val="00757B8E"/>
    <w:rsid w:val="00760907"/>
    <w:rsid w:val="0076273C"/>
    <w:rsid w:val="00762A5E"/>
    <w:rsid w:val="00763E23"/>
    <w:rsid w:val="007642AA"/>
    <w:rsid w:val="00764880"/>
    <w:rsid w:val="00766916"/>
    <w:rsid w:val="0076746A"/>
    <w:rsid w:val="00770841"/>
    <w:rsid w:val="0077300B"/>
    <w:rsid w:val="00773362"/>
    <w:rsid w:val="00773E0A"/>
    <w:rsid w:val="0077746C"/>
    <w:rsid w:val="0077775B"/>
    <w:rsid w:val="007778BA"/>
    <w:rsid w:val="00781657"/>
    <w:rsid w:val="00781B19"/>
    <w:rsid w:val="00781EF3"/>
    <w:rsid w:val="00782628"/>
    <w:rsid w:val="00782877"/>
    <w:rsid w:val="00784EAE"/>
    <w:rsid w:val="00787832"/>
    <w:rsid w:val="00787CF2"/>
    <w:rsid w:val="00793CBE"/>
    <w:rsid w:val="00793F7C"/>
    <w:rsid w:val="00794808"/>
    <w:rsid w:val="007963D9"/>
    <w:rsid w:val="00796959"/>
    <w:rsid w:val="007A00B6"/>
    <w:rsid w:val="007A2CBA"/>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3DF3"/>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18D9"/>
    <w:rsid w:val="00812267"/>
    <w:rsid w:val="0081436B"/>
    <w:rsid w:val="00815642"/>
    <w:rsid w:val="0081635E"/>
    <w:rsid w:val="00821119"/>
    <w:rsid w:val="0082264A"/>
    <w:rsid w:val="008227C5"/>
    <w:rsid w:val="00823D13"/>
    <w:rsid w:val="00823F10"/>
    <w:rsid w:val="00825102"/>
    <w:rsid w:val="0082710D"/>
    <w:rsid w:val="008315A3"/>
    <w:rsid w:val="0083179A"/>
    <w:rsid w:val="00831EB4"/>
    <w:rsid w:val="00834EFA"/>
    <w:rsid w:val="00837502"/>
    <w:rsid w:val="00837F96"/>
    <w:rsid w:val="0084037D"/>
    <w:rsid w:val="0084056E"/>
    <w:rsid w:val="008405A2"/>
    <w:rsid w:val="0084186E"/>
    <w:rsid w:val="00841CCF"/>
    <w:rsid w:val="008420B9"/>
    <w:rsid w:val="008433B4"/>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2CCA"/>
    <w:rsid w:val="00875BE1"/>
    <w:rsid w:val="00881116"/>
    <w:rsid w:val="00882225"/>
    <w:rsid w:val="00882E06"/>
    <w:rsid w:val="00883F27"/>
    <w:rsid w:val="00886654"/>
    <w:rsid w:val="00886F0B"/>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60D4"/>
    <w:rsid w:val="008B629B"/>
    <w:rsid w:val="008B74D0"/>
    <w:rsid w:val="008B7B72"/>
    <w:rsid w:val="008C05FD"/>
    <w:rsid w:val="008C0E4F"/>
    <w:rsid w:val="008C16ED"/>
    <w:rsid w:val="008C27FF"/>
    <w:rsid w:val="008C4610"/>
    <w:rsid w:val="008C4D0E"/>
    <w:rsid w:val="008C6B70"/>
    <w:rsid w:val="008D0E21"/>
    <w:rsid w:val="008D23EF"/>
    <w:rsid w:val="008D2CFB"/>
    <w:rsid w:val="008D47F9"/>
    <w:rsid w:val="008D50F6"/>
    <w:rsid w:val="008E03D6"/>
    <w:rsid w:val="008E1600"/>
    <w:rsid w:val="008E2D81"/>
    <w:rsid w:val="008E3BC7"/>
    <w:rsid w:val="008E59D1"/>
    <w:rsid w:val="008E5BEE"/>
    <w:rsid w:val="008E5DFF"/>
    <w:rsid w:val="008E7953"/>
    <w:rsid w:val="008F1A86"/>
    <w:rsid w:val="008F2026"/>
    <w:rsid w:val="008F327E"/>
    <w:rsid w:val="008F5E95"/>
    <w:rsid w:val="008F622E"/>
    <w:rsid w:val="009012A1"/>
    <w:rsid w:val="00902833"/>
    <w:rsid w:val="009048AA"/>
    <w:rsid w:val="009057B1"/>
    <w:rsid w:val="00906A33"/>
    <w:rsid w:val="00911875"/>
    <w:rsid w:val="00911ABA"/>
    <w:rsid w:val="00911CD3"/>
    <w:rsid w:val="00911DFF"/>
    <w:rsid w:val="00911F34"/>
    <w:rsid w:val="00926E52"/>
    <w:rsid w:val="0092797E"/>
    <w:rsid w:val="0093242F"/>
    <w:rsid w:val="0093305A"/>
    <w:rsid w:val="00933E77"/>
    <w:rsid w:val="0093561E"/>
    <w:rsid w:val="00936FD9"/>
    <w:rsid w:val="009410E1"/>
    <w:rsid w:val="00942996"/>
    <w:rsid w:val="00943DAF"/>
    <w:rsid w:val="00950951"/>
    <w:rsid w:val="00951AA2"/>
    <w:rsid w:val="0095298C"/>
    <w:rsid w:val="009548DD"/>
    <w:rsid w:val="00955D04"/>
    <w:rsid w:val="00956971"/>
    <w:rsid w:val="009569E0"/>
    <w:rsid w:val="00956EB4"/>
    <w:rsid w:val="00963583"/>
    <w:rsid w:val="0096486D"/>
    <w:rsid w:val="0096544A"/>
    <w:rsid w:val="00965E30"/>
    <w:rsid w:val="0096615D"/>
    <w:rsid w:val="00967346"/>
    <w:rsid w:val="009679BC"/>
    <w:rsid w:val="00970726"/>
    <w:rsid w:val="00970DF4"/>
    <w:rsid w:val="00973FBD"/>
    <w:rsid w:val="009746AE"/>
    <w:rsid w:val="00984716"/>
    <w:rsid w:val="00986EDA"/>
    <w:rsid w:val="00987036"/>
    <w:rsid w:val="00991E05"/>
    <w:rsid w:val="00992C07"/>
    <w:rsid w:val="009969C2"/>
    <w:rsid w:val="00996C42"/>
    <w:rsid w:val="00997A54"/>
    <w:rsid w:val="009A02DB"/>
    <w:rsid w:val="009A29C3"/>
    <w:rsid w:val="009A29DB"/>
    <w:rsid w:val="009A3E08"/>
    <w:rsid w:val="009A6292"/>
    <w:rsid w:val="009A6858"/>
    <w:rsid w:val="009A6D83"/>
    <w:rsid w:val="009A7B5D"/>
    <w:rsid w:val="009B0B31"/>
    <w:rsid w:val="009B11E2"/>
    <w:rsid w:val="009B20FE"/>
    <w:rsid w:val="009B3B4D"/>
    <w:rsid w:val="009C0AC6"/>
    <w:rsid w:val="009C2316"/>
    <w:rsid w:val="009C4D70"/>
    <w:rsid w:val="009C5128"/>
    <w:rsid w:val="009C6E73"/>
    <w:rsid w:val="009C7D6F"/>
    <w:rsid w:val="009D02D8"/>
    <w:rsid w:val="009D04E4"/>
    <w:rsid w:val="009D05A0"/>
    <w:rsid w:val="009D45A4"/>
    <w:rsid w:val="009D6D3C"/>
    <w:rsid w:val="009E006A"/>
    <w:rsid w:val="009E108B"/>
    <w:rsid w:val="009E10FD"/>
    <w:rsid w:val="009E39A4"/>
    <w:rsid w:val="009E43B9"/>
    <w:rsid w:val="009E4679"/>
    <w:rsid w:val="009F0638"/>
    <w:rsid w:val="009F3E6A"/>
    <w:rsid w:val="009F4EEF"/>
    <w:rsid w:val="009F5716"/>
    <w:rsid w:val="009F6334"/>
    <w:rsid w:val="009F6877"/>
    <w:rsid w:val="00A00935"/>
    <w:rsid w:val="00A0334D"/>
    <w:rsid w:val="00A07109"/>
    <w:rsid w:val="00A118A9"/>
    <w:rsid w:val="00A11F90"/>
    <w:rsid w:val="00A131F6"/>
    <w:rsid w:val="00A139D0"/>
    <w:rsid w:val="00A1599D"/>
    <w:rsid w:val="00A17334"/>
    <w:rsid w:val="00A224E2"/>
    <w:rsid w:val="00A2278D"/>
    <w:rsid w:val="00A23AEB"/>
    <w:rsid w:val="00A25A0F"/>
    <w:rsid w:val="00A311AD"/>
    <w:rsid w:val="00A32F51"/>
    <w:rsid w:val="00A33AEC"/>
    <w:rsid w:val="00A40497"/>
    <w:rsid w:val="00A45DFD"/>
    <w:rsid w:val="00A47021"/>
    <w:rsid w:val="00A4765E"/>
    <w:rsid w:val="00A509A3"/>
    <w:rsid w:val="00A51B08"/>
    <w:rsid w:val="00A51E17"/>
    <w:rsid w:val="00A52A64"/>
    <w:rsid w:val="00A534D9"/>
    <w:rsid w:val="00A53DA3"/>
    <w:rsid w:val="00A54927"/>
    <w:rsid w:val="00A60EF3"/>
    <w:rsid w:val="00A610B3"/>
    <w:rsid w:val="00A61548"/>
    <w:rsid w:val="00A646DA"/>
    <w:rsid w:val="00A6614B"/>
    <w:rsid w:val="00A66EB3"/>
    <w:rsid w:val="00A70BBA"/>
    <w:rsid w:val="00A72A31"/>
    <w:rsid w:val="00A73B17"/>
    <w:rsid w:val="00A75086"/>
    <w:rsid w:val="00A75B02"/>
    <w:rsid w:val="00A77005"/>
    <w:rsid w:val="00A77F20"/>
    <w:rsid w:val="00A8064A"/>
    <w:rsid w:val="00A82BDB"/>
    <w:rsid w:val="00A85C2E"/>
    <w:rsid w:val="00A85CA9"/>
    <w:rsid w:val="00A874C4"/>
    <w:rsid w:val="00A901A2"/>
    <w:rsid w:val="00A90BC8"/>
    <w:rsid w:val="00A92417"/>
    <w:rsid w:val="00A941A3"/>
    <w:rsid w:val="00A95856"/>
    <w:rsid w:val="00A97513"/>
    <w:rsid w:val="00AA1009"/>
    <w:rsid w:val="00AA161C"/>
    <w:rsid w:val="00AA19F6"/>
    <w:rsid w:val="00AA3D9B"/>
    <w:rsid w:val="00AA3E4C"/>
    <w:rsid w:val="00AA4B2F"/>
    <w:rsid w:val="00AA63F7"/>
    <w:rsid w:val="00AA6C0A"/>
    <w:rsid w:val="00AB08D3"/>
    <w:rsid w:val="00AB1DCC"/>
    <w:rsid w:val="00AB27E6"/>
    <w:rsid w:val="00AB2A94"/>
    <w:rsid w:val="00AB3880"/>
    <w:rsid w:val="00AB6A5D"/>
    <w:rsid w:val="00AC05A5"/>
    <w:rsid w:val="00AC4870"/>
    <w:rsid w:val="00AC5B9E"/>
    <w:rsid w:val="00AC5E85"/>
    <w:rsid w:val="00AC63AA"/>
    <w:rsid w:val="00AC6698"/>
    <w:rsid w:val="00AC74AC"/>
    <w:rsid w:val="00AD0333"/>
    <w:rsid w:val="00AD06BD"/>
    <w:rsid w:val="00AD1A84"/>
    <w:rsid w:val="00AD3531"/>
    <w:rsid w:val="00AD3AC7"/>
    <w:rsid w:val="00AD45E7"/>
    <w:rsid w:val="00AD49B4"/>
    <w:rsid w:val="00AD4D36"/>
    <w:rsid w:val="00AD4D59"/>
    <w:rsid w:val="00AD4EF5"/>
    <w:rsid w:val="00AE0422"/>
    <w:rsid w:val="00AE1DB1"/>
    <w:rsid w:val="00AE282E"/>
    <w:rsid w:val="00AE2B23"/>
    <w:rsid w:val="00AE65B9"/>
    <w:rsid w:val="00AE668F"/>
    <w:rsid w:val="00AE6B5C"/>
    <w:rsid w:val="00AE6D3C"/>
    <w:rsid w:val="00AE7BD1"/>
    <w:rsid w:val="00AF0D89"/>
    <w:rsid w:val="00AF1D8B"/>
    <w:rsid w:val="00AF50E5"/>
    <w:rsid w:val="00AF543D"/>
    <w:rsid w:val="00B02454"/>
    <w:rsid w:val="00B03812"/>
    <w:rsid w:val="00B0402D"/>
    <w:rsid w:val="00B0793F"/>
    <w:rsid w:val="00B1046C"/>
    <w:rsid w:val="00B10EDE"/>
    <w:rsid w:val="00B1474E"/>
    <w:rsid w:val="00B16F47"/>
    <w:rsid w:val="00B2052A"/>
    <w:rsid w:val="00B21A3C"/>
    <w:rsid w:val="00B227CF"/>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0D6D"/>
    <w:rsid w:val="00B4435C"/>
    <w:rsid w:val="00B4453E"/>
    <w:rsid w:val="00B44780"/>
    <w:rsid w:val="00B46BA1"/>
    <w:rsid w:val="00B46D11"/>
    <w:rsid w:val="00B54AD9"/>
    <w:rsid w:val="00B5645E"/>
    <w:rsid w:val="00B604A4"/>
    <w:rsid w:val="00B662E5"/>
    <w:rsid w:val="00B664BE"/>
    <w:rsid w:val="00B70344"/>
    <w:rsid w:val="00B7139B"/>
    <w:rsid w:val="00B71951"/>
    <w:rsid w:val="00B71D7D"/>
    <w:rsid w:val="00B76555"/>
    <w:rsid w:val="00B76B76"/>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50D2"/>
    <w:rsid w:val="00BC0B1A"/>
    <w:rsid w:val="00BC23F7"/>
    <w:rsid w:val="00BC40D4"/>
    <w:rsid w:val="00BD096F"/>
    <w:rsid w:val="00BD2CC6"/>
    <w:rsid w:val="00BD3556"/>
    <w:rsid w:val="00BD35A5"/>
    <w:rsid w:val="00BD3BD7"/>
    <w:rsid w:val="00BD57DD"/>
    <w:rsid w:val="00BD5ED8"/>
    <w:rsid w:val="00BD67E4"/>
    <w:rsid w:val="00BE38B4"/>
    <w:rsid w:val="00BE3C65"/>
    <w:rsid w:val="00BE3C85"/>
    <w:rsid w:val="00BE793B"/>
    <w:rsid w:val="00BF1701"/>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21DE"/>
    <w:rsid w:val="00C34ECC"/>
    <w:rsid w:val="00C35220"/>
    <w:rsid w:val="00C35381"/>
    <w:rsid w:val="00C35EEE"/>
    <w:rsid w:val="00C368AF"/>
    <w:rsid w:val="00C3774B"/>
    <w:rsid w:val="00C37C73"/>
    <w:rsid w:val="00C40EAB"/>
    <w:rsid w:val="00C41B71"/>
    <w:rsid w:val="00C43BFF"/>
    <w:rsid w:val="00C46DD2"/>
    <w:rsid w:val="00C475E8"/>
    <w:rsid w:val="00C47B5B"/>
    <w:rsid w:val="00C50437"/>
    <w:rsid w:val="00C508A5"/>
    <w:rsid w:val="00C53342"/>
    <w:rsid w:val="00C53D3C"/>
    <w:rsid w:val="00C53DBA"/>
    <w:rsid w:val="00C57161"/>
    <w:rsid w:val="00C618A4"/>
    <w:rsid w:val="00C628AA"/>
    <w:rsid w:val="00C631CE"/>
    <w:rsid w:val="00C63940"/>
    <w:rsid w:val="00C64FD9"/>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91017"/>
    <w:rsid w:val="00C9569F"/>
    <w:rsid w:val="00CA0563"/>
    <w:rsid w:val="00CA2846"/>
    <w:rsid w:val="00CA2896"/>
    <w:rsid w:val="00CA4778"/>
    <w:rsid w:val="00CA551B"/>
    <w:rsid w:val="00CA7F91"/>
    <w:rsid w:val="00CB180E"/>
    <w:rsid w:val="00CB2D65"/>
    <w:rsid w:val="00CB35E5"/>
    <w:rsid w:val="00CB3D68"/>
    <w:rsid w:val="00CB58C3"/>
    <w:rsid w:val="00CC15AA"/>
    <w:rsid w:val="00CC1A5B"/>
    <w:rsid w:val="00CC2E10"/>
    <w:rsid w:val="00CC4FD5"/>
    <w:rsid w:val="00CC55F5"/>
    <w:rsid w:val="00CC5775"/>
    <w:rsid w:val="00CC60D6"/>
    <w:rsid w:val="00CC6578"/>
    <w:rsid w:val="00CD0F8C"/>
    <w:rsid w:val="00CD2C47"/>
    <w:rsid w:val="00CD4730"/>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1791E"/>
    <w:rsid w:val="00D2042D"/>
    <w:rsid w:val="00D22062"/>
    <w:rsid w:val="00D22332"/>
    <w:rsid w:val="00D230A0"/>
    <w:rsid w:val="00D24055"/>
    <w:rsid w:val="00D24862"/>
    <w:rsid w:val="00D24DF2"/>
    <w:rsid w:val="00D25AB1"/>
    <w:rsid w:val="00D319FB"/>
    <w:rsid w:val="00D345EE"/>
    <w:rsid w:val="00D35D13"/>
    <w:rsid w:val="00D40DA2"/>
    <w:rsid w:val="00D41577"/>
    <w:rsid w:val="00D41850"/>
    <w:rsid w:val="00D44973"/>
    <w:rsid w:val="00D45ABD"/>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CB2"/>
    <w:rsid w:val="00D71D37"/>
    <w:rsid w:val="00D7613C"/>
    <w:rsid w:val="00D76C74"/>
    <w:rsid w:val="00D82DBB"/>
    <w:rsid w:val="00D830CB"/>
    <w:rsid w:val="00D838DD"/>
    <w:rsid w:val="00D84A85"/>
    <w:rsid w:val="00D8740A"/>
    <w:rsid w:val="00D92F9A"/>
    <w:rsid w:val="00D9339A"/>
    <w:rsid w:val="00D935DC"/>
    <w:rsid w:val="00D93ABA"/>
    <w:rsid w:val="00D95BCA"/>
    <w:rsid w:val="00D95CBE"/>
    <w:rsid w:val="00D96545"/>
    <w:rsid w:val="00DA1147"/>
    <w:rsid w:val="00DA1A26"/>
    <w:rsid w:val="00DA1DBC"/>
    <w:rsid w:val="00DA1FAA"/>
    <w:rsid w:val="00DA2042"/>
    <w:rsid w:val="00DA2754"/>
    <w:rsid w:val="00DA2989"/>
    <w:rsid w:val="00DA2AC2"/>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B64"/>
    <w:rsid w:val="00E24929"/>
    <w:rsid w:val="00E250B3"/>
    <w:rsid w:val="00E3082F"/>
    <w:rsid w:val="00E32B3C"/>
    <w:rsid w:val="00E34035"/>
    <w:rsid w:val="00E34C61"/>
    <w:rsid w:val="00E35126"/>
    <w:rsid w:val="00E35588"/>
    <w:rsid w:val="00E35A3F"/>
    <w:rsid w:val="00E37CD6"/>
    <w:rsid w:val="00E43CC5"/>
    <w:rsid w:val="00E43D79"/>
    <w:rsid w:val="00E4662B"/>
    <w:rsid w:val="00E46F74"/>
    <w:rsid w:val="00E50B58"/>
    <w:rsid w:val="00E64C81"/>
    <w:rsid w:val="00E70187"/>
    <w:rsid w:val="00E72239"/>
    <w:rsid w:val="00E73ED9"/>
    <w:rsid w:val="00E74DAA"/>
    <w:rsid w:val="00E77069"/>
    <w:rsid w:val="00E77568"/>
    <w:rsid w:val="00E808CA"/>
    <w:rsid w:val="00E8303F"/>
    <w:rsid w:val="00E832A9"/>
    <w:rsid w:val="00E83419"/>
    <w:rsid w:val="00E83C77"/>
    <w:rsid w:val="00E84F03"/>
    <w:rsid w:val="00E8573A"/>
    <w:rsid w:val="00E8649C"/>
    <w:rsid w:val="00E91727"/>
    <w:rsid w:val="00E919B4"/>
    <w:rsid w:val="00E95073"/>
    <w:rsid w:val="00E95734"/>
    <w:rsid w:val="00E95E01"/>
    <w:rsid w:val="00E971DA"/>
    <w:rsid w:val="00E97D25"/>
    <w:rsid w:val="00EA01FE"/>
    <w:rsid w:val="00EA2AD9"/>
    <w:rsid w:val="00EA39E7"/>
    <w:rsid w:val="00EA439A"/>
    <w:rsid w:val="00EB010E"/>
    <w:rsid w:val="00EB2A5C"/>
    <w:rsid w:val="00EB368B"/>
    <w:rsid w:val="00EB499D"/>
    <w:rsid w:val="00EB4E30"/>
    <w:rsid w:val="00EB583C"/>
    <w:rsid w:val="00EC0F6F"/>
    <w:rsid w:val="00EC12AB"/>
    <w:rsid w:val="00EC1BD2"/>
    <w:rsid w:val="00EC2B5B"/>
    <w:rsid w:val="00EC5F45"/>
    <w:rsid w:val="00EC7D8E"/>
    <w:rsid w:val="00ED0B79"/>
    <w:rsid w:val="00ED0F08"/>
    <w:rsid w:val="00ED2982"/>
    <w:rsid w:val="00ED5117"/>
    <w:rsid w:val="00ED6924"/>
    <w:rsid w:val="00EE045F"/>
    <w:rsid w:val="00EE0746"/>
    <w:rsid w:val="00EE08CD"/>
    <w:rsid w:val="00EE0A02"/>
    <w:rsid w:val="00EE0A9E"/>
    <w:rsid w:val="00EE2122"/>
    <w:rsid w:val="00EE31AC"/>
    <w:rsid w:val="00EE5D0C"/>
    <w:rsid w:val="00EE7144"/>
    <w:rsid w:val="00EF323D"/>
    <w:rsid w:val="00EF51DA"/>
    <w:rsid w:val="00EF5558"/>
    <w:rsid w:val="00EF5841"/>
    <w:rsid w:val="00EF6385"/>
    <w:rsid w:val="00EF6C70"/>
    <w:rsid w:val="00F01DF4"/>
    <w:rsid w:val="00F04956"/>
    <w:rsid w:val="00F04D9A"/>
    <w:rsid w:val="00F05765"/>
    <w:rsid w:val="00F06337"/>
    <w:rsid w:val="00F10AF2"/>
    <w:rsid w:val="00F1145F"/>
    <w:rsid w:val="00F11C63"/>
    <w:rsid w:val="00F1337B"/>
    <w:rsid w:val="00F17E96"/>
    <w:rsid w:val="00F2176E"/>
    <w:rsid w:val="00F2413F"/>
    <w:rsid w:val="00F25740"/>
    <w:rsid w:val="00F257FD"/>
    <w:rsid w:val="00F266DD"/>
    <w:rsid w:val="00F27EF4"/>
    <w:rsid w:val="00F31358"/>
    <w:rsid w:val="00F3244D"/>
    <w:rsid w:val="00F37D6D"/>
    <w:rsid w:val="00F403E7"/>
    <w:rsid w:val="00F43C96"/>
    <w:rsid w:val="00F4401E"/>
    <w:rsid w:val="00F51B5B"/>
    <w:rsid w:val="00F526C2"/>
    <w:rsid w:val="00F52FDE"/>
    <w:rsid w:val="00F54E6E"/>
    <w:rsid w:val="00F5788D"/>
    <w:rsid w:val="00F63397"/>
    <w:rsid w:val="00F638AD"/>
    <w:rsid w:val="00F63B4E"/>
    <w:rsid w:val="00F648F6"/>
    <w:rsid w:val="00F6682F"/>
    <w:rsid w:val="00F711D2"/>
    <w:rsid w:val="00F71831"/>
    <w:rsid w:val="00F71F3E"/>
    <w:rsid w:val="00F72EA2"/>
    <w:rsid w:val="00F7490D"/>
    <w:rsid w:val="00F7504D"/>
    <w:rsid w:val="00F75247"/>
    <w:rsid w:val="00F771DE"/>
    <w:rsid w:val="00F81909"/>
    <w:rsid w:val="00F81C65"/>
    <w:rsid w:val="00F85742"/>
    <w:rsid w:val="00F865B2"/>
    <w:rsid w:val="00F92CB1"/>
    <w:rsid w:val="00F9321F"/>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C6855"/>
    <w:rsid w:val="00FD09F6"/>
    <w:rsid w:val="00FD5EA9"/>
    <w:rsid w:val="00FD7377"/>
    <w:rsid w:val="00FD7EC0"/>
    <w:rsid w:val="00FE0565"/>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paragraph" w:styleId="8">
    <w:name w:val="heading 8"/>
    <w:basedOn w:val="a"/>
    <w:next w:val="a"/>
    <w:link w:val="8Char"/>
    <w:semiHidden/>
    <w:unhideWhenUsed/>
    <w:qFormat/>
    <w:rsid w:val="00A07109"/>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 w:type="character" w:customStyle="1" w:styleId="8Char">
    <w:name w:val="标题 8 Char"/>
    <w:basedOn w:val="a1"/>
    <w:link w:val="8"/>
    <w:semiHidden/>
    <w:rsid w:val="00A07109"/>
    <w:rPr>
      <w:rFonts w:asciiTheme="majorHAnsi" w:eastAsiaTheme="majorEastAsia" w:hAnsiTheme="majorHAnsi" w:cstheme="maj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5F2F7-12E0-4BF7-BB14-245F9AA71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2</TotalTime>
  <Pages>10</Pages>
  <Words>5845</Words>
  <Characters>33319</Characters>
  <Application>Microsoft Office Word</Application>
  <DocSecurity>0</DocSecurity>
  <PresentationFormat/>
  <Lines>277</Lines>
  <Paragraphs>78</Paragraphs>
  <Slides>0</Slides>
  <Notes>0</Notes>
  <HiddenSlides>0</HiddenSlides>
  <MMClips>0</MMClips>
  <ScaleCrop>false</ScaleCrop>
  <Company>Microsoft</Company>
  <LinksUpToDate>false</LinksUpToDate>
  <CharactersWithSpaces>39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694</cp:revision>
  <cp:lastPrinted>2016-07-01T14:26:00Z</cp:lastPrinted>
  <dcterms:created xsi:type="dcterms:W3CDTF">2018-05-10T03:07:00Z</dcterms:created>
  <dcterms:modified xsi:type="dcterms:W3CDTF">2018-05-3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